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2573D9" w14:textId="332E739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C036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78DA0C1E" w14:textId="49636D84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662</w:t>
      </w:r>
    </w:p>
    <w:p w14:paraId="600FD541" w14:textId="36F2104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5A751047" w14:textId="77777777" w:rsidR="00A77B3E" w:rsidRDefault="00A77B3E">
      <w:pPr>
        <w:spacing w:line="360" w:lineRule="auto"/>
        <w:jc w:val="both"/>
      </w:pPr>
    </w:p>
    <w:p w14:paraId="57FE62B0" w14:textId="57A79D35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ucos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s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h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u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rac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atient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wit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olitis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</w:t>
      </w:r>
    </w:p>
    <w:p w14:paraId="551CCD2F" w14:textId="77777777" w:rsidR="00A77B3E" w:rsidRDefault="00A77B3E">
      <w:pPr>
        <w:spacing w:line="360" w:lineRule="auto"/>
        <w:jc w:val="both"/>
      </w:pPr>
    </w:p>
    <w:p w14:paraId="4CF85658" w14:textId="7C3538E6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</w:rPr>
        <w:t>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</w:p>
    <w:p w14:paraId="6E1558BD" w14:textId="77777777" w:rsidR="00A77B3E" w:rsidRDefault="00A77B3E">
      <w:pPr>
        <w:spacing w:line="360" w:lineRule="auto"/>
        <w:jc w:val="both"/>
      </w:pPr>
    </w:p>
    <w:p w14:paraId="43FA44A5" w14:textId="02E30C7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Y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he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-Q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-Xu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</w:t>
      </w:r>
    </w:p>
    <w:p w14:paraId="73283CB0" w14:textId="77777777" w:rsidR="00A77B3E" w:rsidRDefault="00A77B3E">
      <w:pPr>
        <w:spacing w:line="360" w:lineRule="auto"/>
        <w:jc w:val="both"/>
      </w:pPr>
    </w:p>
    <w:p w14:paraId="69AD2877" w14:textId="3A509B22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n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297F04">
        <w:rPr>
          <w:rFonts w:ascii="Book Antiqua" w:eastAsia="Book Antiqua" w:hAnsi="Book Antiqua" w:cs="Book Antiqua"/>
          <w:b/>
          <w:bCs/>
          <w:color w:val="000000"/>
        </w:rPr>
        <w:t>Zhe</w:t>
      </w:r>
      <w:proofErr w:type="spellEnd"/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Chang-Qing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Zhe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Li-Xu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97F04">
        <w:rPr>
          <w:rFonts w:ascii="Book Antiqua" w:eastAsia="Book Antiqua" w:hAnsi="Book Antiqua" w:cs="Book Antiqua"/>
          <w:b/>
          <w:bCs/>
          <w:color w:val="000000"/>
        </w:rPr>
        <w:t>Sang,</w:t>
      </w:r>
      <w:r w:rsidR="002C0363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engjing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y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02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0" w:name="OLE_LINK151"/>
      <w:bookmarkStart w:id="1" w:name="OLE_LINK152"/>
      <w:r w:rsidR="00AC07DC">
        <w:rPr>
          <w:rFonts w:ascii="Book Antiqua" w:hAnsi="Book Antiqua" w:cs="Book Antiqua" w:hint="eastAsia"/>
          <w:color w:val="000000"/>
          <w:lang w:eastAsia="zh-CN"/>
        </w:rPr>
        <w:t>Liaoning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AC07DC">
        <w:rPr>
          <w:rFonts w:ascii="Book Antiqua" w:hAnsi="Book Antiqua" w:cs="Book Antiqua" w:hint="eastAsia"/>
          <w:color w:val="000000"/>
          <w:lang w:eastAsia="zh-CN"/>
        </w:rPr>
        <w:t>Province,</w:t>
      </w:r>
      <w:bookmarkEnd w:id="0"/>
      <w:bookmarkEnd w:id="1"/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32F6593D" w14:textId="77777777" w:rsidR="00A77B3E" w:rsidRDefault="00A77B3E">
      <w:pPr>
        <w:spacing w:line="360" w:lineRule="auto"/>
        <w:jc w:val="both"/>
      </w:pPr>
    </w:p>
    <w:p w14:paraId="2FCA443D" w14:textId="68CBA0ED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Author</w:t>
      </w:r>
      <w:r w:rsidR="002C0363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contributions:</w:t>
      </w:r>
      <w:r w:rsidR="002C0363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Q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contribu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alys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review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wrot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paper;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gramStart"/>
      <w:r w:rsidR="00C55C1B">
        <w:rPr>
          <w:rFonts w:ascii="Book Antiqua" w:eastAsia="Book Antiqua" w:hAnsi="Book Antiqua" w:cs="Book Antiqua"/>
          <w:color w:val="000000"/>
        </w:rPr>
        <w:t>Sang</w:t>
      </w:r>
      <w:proofErr w:type="gram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C55C1B">
        <w:rPr>
          <w:rFonts w:ascii="Book Antiqua" w:eastAsia="Book Antiqua" w:hAnsi="Book Antiqua" w:cs="Book Antiqua"/>
          <w:color w:val="000000"/>
        </w:rPr>
        <w:t>LX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.</w:t>
      </w:r>
    </w:p>
    <w:p w14:paraId="7DA8B225" w14:textId="77777777" w:rsidR="00A77B3E" w:rsidRDefault="00A77B3E">
      <w:pPr>
        <w:spacing w:line="360" w:lineRule="auto"/>
        <w:jc w:val="both"/>
      </w:pPr>
    </w:p>
    <w:p w14:paraId="4BC73B6A" w14:textId="099EFDD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-Xuan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ng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engjing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No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9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uaxiang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ad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iexi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y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022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Liaoning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728D2">
        <w:rPr>
          <w:rFonts w:ascii="Book Antiqua" w:hAnsi="Book Antiqua" w:cs="Book Antiqua" w:hint="eastAsia"/>
          <w:color w:val="000000"/>
          <w:lang w:eastAsia="zh-CN"/>
        </w:rPr>
        <w:t>Provinc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lixuan2008@163.com</w:t>
      </w:r>
    </w:p>
    <w:p w14:paraId="353F22A8" w14:textId="77777777" w:rsidR="00A77B3E" w:rsidRDefault="00A77B3E">
      <w:pPr>
        <w:spacing w:line="360" w:lineRule="auto"/>
        <w:jc w:val="both"/>
      </w:pPr>
    </w:p>
    <w:p w14:paraId="52215601" w14:textId="38C02B3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3ED4F6F" w14:textId="573C8A99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220D44D2" w14:textId="28353AF3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C5ACC" w:rsidRPr="003C5ACC">
        <w:rPr>
          <w:rFonts w:ascii="Book Antiqua" w:eastAsia="Book Antiqua" w:hAnsi="Book Antiqua" w:cs="Book Antiqua"/>
          <w:color w:val="000000"/>
        </w:rPr>
        <w:t>April 21, 2021</w:t>
      </w:r>
    </w:p>
    <w:p w14:paraId="7215EA8D" w14:textId="5BB4D2CE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DD42140" w14:textId="77777777" w:rsidR="00A77B3E" w:rsidRDefault="00A77B3E">
      <w:pPr>
        <w:spacing w:line="360" w:lineRule="auto"/>
        <w:jc w:val="both"/>
        <w:sectPr w:rsidR="00A77B3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0C822B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0EA975F" w14:textId="2344D05C" w:rsidR="00A77B3E" w:rsidRDefault="00762925">
      <w:pPr>
        <w:spacing w:line="360" w:lineRule="auto"/>
        <w:jc w:val="both"/>
      </w:pPr>
      <w:bookmarkStart w:id="2" w:name="OLE_LINK153"/>
      <w:bookmarkStart w:id="3" w:name="OLE_LINK154"/>
      <w:r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C)</w:t>
      </w:r>
      <w:bookmarkEnd w:id="2"/>
      <w:bookmarkEnd w:id="3"/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pecifi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psing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owe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disease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lorectum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nside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hief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213"/>
      <w:bookmarkStart w:id="5" w:name="OLE_LINK214"/>
      <w:bookmarkStart w:id="6" w:name="OLE_LINK155"/>
      <w:r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bookmarkEnd w:id="4"/>
      <w:bookmarkEnd w:id="5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(UGI)</w:t>
      </w:r>
      <w:bookmarkEnd w:id="6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reque</w:t>
      </w:r>
      <w:r w:rsidR="000700FD">
        <w:rPr>
          <w:rFonts w:ascii="Book Antiqua" w:eastAsia="Book Antiqua" w:hAnsi="Book Antiqua" w:cs="Book Antiqua"/>
          <w:color w:val="000000"/>
        </w:rPr>
        <w:t>n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Recentl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merg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vidence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h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suggest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res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omplic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ma</w:t>
      </w:r>
      <w:r>
        <w:rPr>
          <w:rFonts w:ascii="Book Antiqua" w:eastAsia="Book Antiqua" w:hAnsi="Book Antiqua" w:cs="Book Antiqua"/>
          <w:color w:val="000000"/>
        </w:rPr>
        <w:t>ch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jurie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35B2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enc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al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</w:t>
      </w:r>
      <w:r w:rsidR="000700FD">
        <w:rPr>
          <w:rFonts w:ascii="Book Antiqua" w:eastAsia="Book Antiqua" w:hAnsi="Book Antiqua" w:cs="Book Antiqua"/>
          <w:color w:val="000000"/>
        </w:rPr>
        <w:t>ic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onspecific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refore,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nvolv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ignor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ny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linician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standar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criteri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en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ibrogastroduodenoscopy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recommend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needed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lesions.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rei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hAnsi="Book Antiqua" w:cs="Book Antiqua" w:hint="eastAsia"/>
          <w:color w:val="000000"/>
          <w:szCs w:val="21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</w:t>
      </w:r>
      <w:r>
        <w:rPr>
          <w:rFonts w:ascii="Book Antiqua" w:eastAsia="Book Antiqua" w:hAnsi="Book Antiqua" w:cs="Book Antiqua"/>
          <w:color w:val="000000"/>
        </w:rPr>
        <w:t>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</w:t>
      </w:r>
      <w:r w:rsidR="000700FD">
        <w:rPr>
          <w:rFonts w:ascii="Book Antiqua" w:eastAsia="Book Antiqua" w:hAnsi="Book Antiqua" w:cs="Book Antiqua"/>
          <w:color w:val="000000"/>
        </w:rPr>
        <w:t>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ot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0700FD">
        <w:rPr>
          <w:rFonts w:ascii="Book Antiqua" w:eastAsia="Book Antiqua" w:hAnsi="Book Antiqua" w:cs="Book Antiqua"/>
          <w:color w:val="000000"/>
        </w:rPr>
        <w:t>pathogenesis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.</w:t>
      </w:r>
    </w:p>
    <w:p w14:paraId="62BDD2A1" w14:textId="77777777" w:rsidR="00A77B3E" w:rsidRDefault="00A77B3E">
      <w:pPr>
        <w:spacing w:line="360" w:lineRule="auto"/>
        <w:jc w:val="both"/>
      </w:pPr>
    </w:p>
    <w:p w14:paraId="27465065" w14:textId="5D97B072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</w:p>
    <w:p w14:paraId="4F86E75E" w14:textId="77777777" w:rsidR="00A77B3E" w:rsidRDefault="00A77B3E">
      <w:pPr>
        <w:spacing w:line="360" w:lineRule="auto"/>
        <w:jc w:val="both"/>
      </w:pPr>
    </w:p>
    <w:p w14:paraId="0566CF3A" w14:textId="7BBB2F6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u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Q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X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2C036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p w14:paraId="5428A1E3" w14:textId="77777777" w:rsidR="00A77B3E" w:rsidRDefault="00A77B3E">
      <w:pPr>
        <w:spacing w:line="360" w:lineRule="auto"/>
        <w:jc w:val="both"/>
      </w:pPr>
    </w:p>
    <w:p w14:paraId="35D755AF" w14:textId="23C23333" w:rsidR="00A77B3E" w:rsidRDefault="00762925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</w:t>
      </w:r>
      <w:r>
        <w:rPr>
          <w:rFonts w:ascii="Book Antiqua" w:eastAsia="Book Antiqua" w:hAnsi="Book Antiqua" w:cs="Book Antiqua"/>
          <w:color w:val="000000"/>
        </w:rPr>
        <w:t>iz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C35B26">
        <w:rPr>
          <w:rFonts w:ascii="Book Antiqua" w:eastAsia="Book Antiqua" w:hAnsi="Book Antiqua" w:cs="Book Antiqua"/>
          <w:color w:val="000000"/>
        </w:rPr>
        <w:t>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ode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hAnsi="Book Antiqua" w:cs="Book Antiqua" w:hint="eastAsia"/>
          <w:color w:val="000000"/>
          <w:lang w:eastAsia="zh-CN"/>
        </w:rPr>
        <w:t>u</w:t>
      </w:r>
      <w:r w:rsidR="00EE01EC">
        <w:rPr>
          <w:rFonts w:ascii="Book Antiqua" w:eastAsia="Book Antiqua" w:hAnsi="Book Antiqua" w:cs="Book Antiqua"/>
          <w:color w:val="000000"/>
        </w:rPr>
        <w:t>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colit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(UC)</w:t>
      </w:r>
      <w:r>
        <w:rPr>
          <w:rFonts w:ascii="Book Antiqua" w:eastAsia="Book Antiqua" w:hAnsi="Book Antiqua" w:cs="Book Antiqua"/>
          <w:color w:val="000000"/>
        </w:rPr>
        <w:t>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upp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EE01EC">
        <w:rPr>
          <w:rFonts w:ascii="Book Antiqua" w:eastAsia="Book Antiqua" w:hAnsi="Book Antiqua" w:cs="Book Antiqua"/>
          <w:color w:val="000000"/>
        </w:rPr>
        <w:t>(UGI)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ation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C35B2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it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e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ic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pecifi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is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itor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p w14:paraId="6EA31A77" w14:textId="023B427E" w:rsidR="003C5ACC" w:rsidRDefault="003C5A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3672879B" w14:textId="77777777" w:rsidR="003C5ACC" w:rsidRDefault="003C5ACC">
      <w:pPr>
        <w:spacing w:line="360" w:lineRule="auto"/>
        <w:jc w:val="both"/>
      </w:pPr>
    </w:p>
    <w:p w14:paraId="20FEFAB6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0E4CD50" w14:textId="37906A5F" w:rsidR="00A77B3E" w:rsidRPr="002C0363" w:rsidRDefault="00715A36">
      <w:pPr>
        <w:spacing w:line="360" w:lineRule="auto"/>
        <w:jc w:val="both"/>
      </w:pPr>
      <w:r w:rsidRPr="002C0363">
        <w:rPr>
          <w:rFonts w:ascii="Book Antiqua" w:eastAsia="Book Antiqua" w:hAnsi="Book Antiqua" w:cs="Book Antiqua"/>
          <w:color w:val="000000"/>
        </w:rPr>
        <w:t>Ulcerat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litis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UC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diopathic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hronic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laps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flammator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owe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ea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IBD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ccur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ol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ctum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h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gre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tar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ctu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ommon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pread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r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>
        <w:rPr>
          <w:rFonts w:ascii="Book Antiqua" w:eastAsia="Book Antiqua" w:hAnsi="Book Antiqua" w:cs="Book Antiqua"/>
          <w:color w:val="000000"/>
        </w:rPr>
        <w:t xml:space="preserve">of </w:t>
      </w:r>
      <w:r w:rsidR="00762925" w:rsidRPr="002C0363">
        <w:rPr>
          <w:rFonts w:ascii="Book Antiqua" w:eastAsia="Book Antiqua" w:hAnsi="Book Antiqua" w:cs="Book Antiqua"/>
          <w:color w:val="000000"/>
        </w:rPr>
        <w:t>o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</w:t>
      </w:r>
      <w:r w:rsidR="00762925" w:rsidRPr="002C0363">
        <w:rPr>
          <w:rFonts w:ascii="Book Antiqua" w:eastAsia="Book Antiqua" w:hAnsi="Book Antiqua" w:cs="Book Antiqua"/>
          <w:color w:val="000000"/>
        </w:rPr>
        <w:t>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ti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62925" w:rsidRPr="002C0363">
        <w:rPr>
          <w:rFonts w:ascii="Book Antiqua" w:eastAsia="Book Antiqua" w:hAnsi="Book Antiqua" w:cs="Book Antiqua"/>
          <w:color w:val="000000"/>
        </w:rPr>
        <w:t>colon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proofErr w:type="gramEnd"/>
      <w:r w:rsidR="003B3E92">
        <w:fldChar w:fldCharType="begin"/>
      </w:r>
      <w:r w:rsidR="003B3E92">
        <w:instrText xml:space="preserve"> HYPERLINK \l "_ENREF_1" \o "Ordás, 2012 #395" </w:instrText>
      </w:r>
      <w:r w:rsidR="003B3E92">
        <w:fldChar w:fldCharType="separate"/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1</w:t>
      </w:r>
      <w:r w:rsidR="003B3E92">
        <w:rPr>
          <w:rFonts w:ascii="Book Antiqua" w:eastAsia="Book Antiqua" w:hAnsi="Book Antiqua" w:cs="Book Antiqua"/>
          <w:color w:val="000000"/>
          <w:szCs w:val="36"/>
          <w:vertAlign w:val="superscript"/>
        </w:rPr>
        <w:fldChar w:fldCharType="end"/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2" w:tooltip="Feuerstein, 2019 #396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2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ypic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clu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equ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owe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ovement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c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u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lood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arrhea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bdomi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comfort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rgency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eigh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enesmu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3" w:tooltip="Feuerstein, 2014 #397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3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4" w:tooltip="Gajendran, 2019 #398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4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Neverthele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remendo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dvance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rogres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ha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u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nderstand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isea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v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as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2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ecade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par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o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bo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ypic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merg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vide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ppor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variet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ccompany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volv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pp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gastrointesti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UGI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rac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i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p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a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i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alyse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5" w:tooltip="Kovacs, 2012 #399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5-9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osinophil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sophagiti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0" w:tooltip="Goldstein, 2010 #330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0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62925" w:rsidRPr="002C0363">
        <w:rPr>
          <w:rFonts w:ascii="Book Antiqua" w:eastAsia="Book Antiqua" w:hAnsi="Book Antiqua" w:cs="Book Antiqua"/>
          <w:color w:val="000000"/>
        </w:rPr>
        <w:t>gastroduodenitis</w:t>
      </w:r>
      <w:proofErr w:type="spellEnd"/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1" w:tooltip="Hori, 2008 #301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1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lcer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flammation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2" w:tooltip="Harpaz, 2020 #349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2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13" w:tooltip="Tobin, 2001 #80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3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ddition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osit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at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doscop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dividu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owe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epor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linical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ignifica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les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clu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lti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rosion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granula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change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bambo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joint-lik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ppearance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hit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pot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friab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cosa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lcer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urul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eposi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du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sophagogastroduodenoscopy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1" w:tooltip="Hori, 2008 #301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1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,</w:t>
      </w:r>
      <w:hyperlink w:anchor="_ENREF_14" w:tooltip="Sasaki, 1996 #334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4-16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whi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ulti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ros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xtreme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r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(0%</w:t>
      </w:r>
      <w:r w:rsidR="002C0363" w:rsidRPr="002C0363">
        <w:rPr>
          <w:rFonts w:ascii="Book Antiqua" w:eastAsia="Book Antiqua" w:hAnsi="Book Antiqua" w:cs="Book Antiqua"/>
          <w:color w:val="000000"/>
        </w:rPr>
        <w:t>-</w:t>
      </w:r>
      <w:r w:rsidR="00762925" w:rsidRPr="002C0363">
        <w:rPr>
          <w:rFonts w:ascii="Book Antiqua" w:eastAsia="Book Antiqua" w:hAnsi="Book Antiqua" w:cs="Book Antiqua"/>
          <w:color w:val="000000"/>
        </w:rPr>
        <w:t>3%)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atients</w:t>
      </w:r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hyperlink w:anchor="_ENREF_17" w:tooltip="Rubenstein, 2004 #314" w:history="1">
        <w:r w:rsidR="00762925" w:rsidRPr="002C0363">
          <w:rPr>
            <w:rFonts w:ascii="Book Antiqua" w:eastAsia="Book Antiqua" w:hAnsi="Book Antiqua" w:cs="Book Antiqua"/>
            <w:color w:val="000000"/>
            <w:szCs w:val="36"/>
            <w:vertAlign w:val="superscript"/>
          </w:rPr>
          <w:t>17</w:t>
        </w:r>
      </w:hyperlink>
      <w:r w:rsidR="00762925"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C-rela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end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microscop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presentat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summariz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i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Figure</w:t>
      </w:r>
      <w:r w:rsidR="002C0363" w:rsidRPr="002C036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1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Table</w:t>
      </w:r>
      <w:r w:rsidR="002C0363" w:rsidRPr="002C036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62925" w:rsidRPr="002C0363">
        <w:rPr>
          <w:rFonts w:ascii="Book Antiqua" w:eastAsia="Book Antiqua" w:hAnsi="Book Antiqua" w:cs="Book Antiqua"/>
          <w:bCs/>
          <w:color w:val="000000"/>
        </w:rPr>
        <w:t>1</w:t>
      </w:r>
      <w:r w:rsidR="00762925" w:rsidRPr="002C0363">
        <w:rPr>
          <w:rFonts w:ascii="Book Antiqua" w:eastAsia="Book Antiqua" w:hAnsi="Book Antiqua" w:cs="Book Antiqua"/>
          <w:color w:val="000000"/>
        </w:rPr>
        <w:t>.</w:t>
      </w:r>
    </w:p>
    <w:p w14:paraId="14A574EB" w14:textId="75C73742" w:rsidR="00A77B3E" w:rsidRPr="00E00C89" w:rsidRDefault="00762925" w:rsidP="00B2516C">
      <w:pPr>
        <w:spacing w:line="360" w:lineRule="auto"/>
        <w:ind w:firstLineChars="100" w:firstLine="240"/>
        <w:jc w:val="both"/>
        <w:rPr>
          <w:lang w:eastAsia="zh-CN"/>
        </w:rPr>
      </w:pPr>
      <w:r w:rsidRPr="002C0363">
        <w:rPr>
          <w:rFonts w:ascii="Book Antiqua" w:eastAsia="Book Antiqua" w:hAnsi="Book Antiqua" w:cs="Book Antiqua"/>
          <w:color w:val="000000"/>
        </w:rPr>
        <w:t>Mill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opl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orldw</w:t>
      </w:r>
      <w:r w:rsidR="00E704EB" w:rsidRPr="002C0363">
        <w:rPr>
          <w:rFonts w:ascii="Book Antiqua" w:eastAsia="Book Antiqua" w:hAnsi="Book Antiqua" w:cs="Book Antiqua"/>
          <w:color w:val="000000"/>
        </w:rPr>
        <w:t>id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a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affec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b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UC</w:t>
      </w:r>
      <w:r w:rsidR="00455CF0">
        <w:rPr>
          <w:rFonts w:ascii="Book Antiqua" w:eastAsia="Book Antiqua" w:hAnsi="Book Antiqua" w:cs="Book Antiqua"/>
          <w:color w:val="000000"/>
        </w:rPr>
        <w:t xml:space="preserve">, which </w:t>
      </w:r>
      <w:r w:rsidR="00455CF0" w:rsidRPr="002C0363">
        <w:rPr>
          <w:rFonts w:ascii="Book Antiqua" w:eastAsia="Book Antiqua" w:hAnsi="Book Antiqua" w:cs="Book Antiqua"/>
          <w:color w:val="000000"/>
        </w:rPr>
        <w:t>ha</w:t>
      </w:r>
      <w:r w:rsidR="00455CF0">
        <w:rPr>
          <w:rFonts w:ascii="Book Antiqua" w:eastAsia="Book Antiqua" w:hAnsi="Book Antiqua" w:cs="Book Antiqua"/>
          <w:color w:val="000000"/>
        </w:rPr>
        <w:t>s</w:t>
      </w:r>
      <w:r w:rsidR="00455CF0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</w:t>
      </w:r>
      <w:r w:rsidRPr="002C0363">
        <w:rPr>
          <w:rFonts w:ascii="Book Antiqua" w:eastAsia="Book Antiqua" w:hAnsi="Book Antiqua" w:cs="Book Antiqua"/>
          <w:color w:val="000000"/>
        </w:rPr>
        <w:t>nsider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lob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C0363">
        <w:rPr>
          <w:rFonts w:ascii="Book Antiqua" w:eastAsia="Book Antiqua" w:hAnsi="Book Antiqua" w:cs="Book Antiqua"/>
          <w:color w:val="000000"/>
        </w:rPr>
        <w:t>disorder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proofErr w:type="gramEnd"/>
      <w:r w:rsidRPr="002C0363">
        <w:fldChar w:fldCharType="begin"/>
      </w:r>
      <w:r w:rsidRPr="002C0363">
        <w:instrText xml:space="preserve"> HYPERLINK \l "_ENREF_18" \o "Pravda, 2019 #408" </w:instrText>
      </w:r>
      <w:r w:rsidRPr="002C0363">
        <w:fldChar w:fldCharType="separate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18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fldChar w:fldCharType="end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incide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h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E704EB" w:rsidRPr="002C0363">
        <w:rPr>
          <w:rFonts w:ascii="Book Antiqua" w:eastAsia="Book Antiqua" w:hAnsi="Book Antiqua" w:cs="Book Antiqua"/>
          <w:color w:val="000000"/>
        </w:rPr>
        <w:t>rising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sinc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id-20</w:t>
      </w:r>
      <w:r w:rsidRPr="002C0363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C0363">
        <w:rPr>
          <w:rFonts w:ascii="Book Antiqua" w:eastAsia="Book Antiqua" w:hAnsi="Book Antiqua" w:cs="Book Antiqua"/>
          <w:color w:val="000000"/>
        </w:rPr>
        <w:t>century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proofErr w:type="gramEnd"/>
      <w:r w:rsidRPr="002C0363">
        <w:fldChar w:fldCharType="begin"/>
      </w:r>
      <w:r w:rsidRPr="002C0363">
        <w:instrText xml:space="preserve"> HYPERLINK \l "_ENREF_19" \o "Mak, 2020 #410" </w:instrText>
      </w:r>
      <w:r w:rsidRPr="002C0363">
        <w:fldChar w:fldCharType="separate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19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fldChar w:fldCharType="end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="00440485"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Nevertheles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di</w:t>
      </w:r>
      <w:r w:rsidRPr="002C0363">
        <w:rPr>
          <w:rFonts w:ascii="Book Antiqua" w:eastAsia="Book Antiqua" w:hAnsi="Book Antiqua" w:cs="Book Antiqua"/>
          <w:color w:val="000000"/>
        </w:rPr>
        <w:t>atr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 w:rsidRPr="002C0363">
        <w:rPr>
          <w:rFonts w:ascii="Book Antiqua" w:eastAsia="Book Antiqua" w:hAnsi="Book Antiqua" w:cs="Book Antiqua"/>
          <w:color w:val="000000"/>
        </w:rPr>
        <w:t xml:space="preserve">IBD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a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e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eneral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ough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res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or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mm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nvolvement</w:t>
      </w:r>
      <w:r w:rsidR="00455CF0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dul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i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iscrepanc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a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cau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endoscop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a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es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outinel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rform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symptomat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dul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it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B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ir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ediatr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C0363">
        <w:rPr>
          <w:rFonts w:ascii="Book Antiqua" w:eastAsia="Book Antiqua" w:hAnsi="Book Antiqua" w:cs="Book Antiqua"/>
          <w:color w:val="000000"/>
        </w:rPr>
        <w:t>counterparts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proofErr w:type="gramEnd"/>
      <w:r w:rsidRPr="002C0363">
        <w:fldChar w:fldCharType="begin"/>
      </w:r>
      <w:r w:rsidRPr="002C0363">
        <w:instrText xml:space="preserve"> HYPERLINK \l "_ENREF_20" \o "Siow, 2017 #409" </w:instrText>
      </w:r>
      <w:r w:rsidRPr="002C0363">
        <w:fldChar w:fldCharType="separate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20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fldChar w:fldCharType="end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atient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eceiv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arget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reatm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variou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rganizatio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ang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from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mmunit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spit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n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ubli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spital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linics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However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GI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involvement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ma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nnotice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by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attend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physician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u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o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ack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th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knowledg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of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gastroduodenal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lesions,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which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should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raise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concerns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during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UC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C0363">
        <w:rPr>
          <w:rFonts w:ascii="Book Antiqua" w:eastAsia="Book Antiqua" w:hAnsi="Book Antiqua" w:cs="Book Antiqua"/>
          <w:color w:val="000000"/>
        </w:rPr>
        <w:t>treatment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[</w:t>
      </w:r>
      <w:proofErr w:type="gramEnd"/>
      <w:r w:rsidRPr="002C0363">
        <w:fldChar w:fldCharType="begin"/>
      </w:r>
      <w:r w:rsidRPr="002C0363">
        <w:instrText xml:space="preserve"> HYPERLINK \l "_ENREF_15" \o "Kato, 2018 #300" </w:instrText>
      </w:r>
      <w:r w:rsidRPr="002C0363">
        <w:fldChar w:fldCharType="separate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15</w:t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fldChar w:fldCharType="end"/>
      </w:r>
      <w:r w:rsidRPr="002C0363">
        <w:rPr>
          <w:rFonts w:ascii="Book Antiqua" w:eastAsia="Book Antiqua" w:hAnsi="Book Antiqua" w:cs="Book Antiqua"/>
          <w:color w:val="000000"/>
          <w:szCs w:val="36"/>
          <w:vertAlign w:val="superscript"/>
        </w:rPr>
        <w:t>]</w:t>
      </w:r>
      <w:r w:rsidRPr="002C0363">
        <w:rPr>
          <w:rFonts w:ascii="Book Antiqua" w:eastAsia="Book Antiqua" w:hAnsi="Book Antiqua" w:cs="Book Antiqua"/>
          <w:color w:val="000000"/>
        </w:rPr>
        <w:t>.</w:t>
      </w:r>
      <w:r w:rsidR="002C0363" w:rsidRPr="002C0363">
        <w:rPr>
          <w:rFonts w:ascii="Book Antiqua" w:eastAsia="Book Antiqua" w:hAnsi="Book Antiqua" w:cs="Book Antiqua"/>
          <w:color w:val="000000"/>
        </w:rPr>
        <w:t xml:space="preserve"> </w:t>
      </w:r>
      <w:r w:rsidRPr="002C0363">
        <w:rPr>
          <w:rFonts w:ascii="Book Antiqua" w:eastAsia="Book Antiqua" w:hAnsi="Book Antiqua" w:cs="Book Antiqua"/>
          <w:color w:val="000000"/>
        </w:rPr>
        <w:t>Furthermor</w:t>
      </w:r>
      <w:r>
        <w:rPr>
          <w:rFonts w:ascii="Book Antiqua" w:eastAsia="Book Antiqua" w:hAnsi="Book Antiqua" w:cs="Book Antiqua"/>
          <w:color w:val="000000"/>
        </w:rPr>
        <w:t>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455CF0">
        <w:rPr>
          <w:rFonts w:ascii="Book Antiqua" w:eastAsia="Book Antiqua" w:hAnsi="Book Antiqua" w:cs="Book Antiqua"/>
          <w:color w:val="000000"/>
        </w:rPr>
        <w:t xml:space="preserve">established </w:t>
      </w:r>
      <w:r>
        <w:rPr>
          <w:rFonts w:ascii="Book Antiqua" w:eastAsia="Book Antiqua" w:hAnsi="Book Antiqua" w:cs="Book Antiqua"/>
          <w:color w:val="000000"/>
        </w:rPr>
        <w:t>standar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eri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455CF0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455CF0">
        <w:rPr>
          <w:rFonts w:ascii="Book Antiqua" w:eastAsia="Book Antiqua" w:hAnsi="Book Antiqua" w:cs="Book Antiqua"/>
          <w:color w:val="000000"/>
        </w:rPr>
        <w:t xml:space="preserve"> 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ibrogastroduo</w:t>
      </w:r>
      <w:r>
        <w:rPr>
          <w:rFonts w:ascii="Book Antiqua" w:eastAsia="Book Antiqua" w:hAnsi="Book Antiqua" w:cs="Book Antiqua"/>
          <w:color w:val="000000"/>
        </w:rPr>
        <w:t>denoscopy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GDS)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kground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-associ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.</w:t>
      </w:r>
    </w:p>
    <w:p w14:paraId="2A8322C8" w14:textId="2D46803D" w:rsidR="00A77B3E" w:rsidRDefault="00762925" w:rsidP="00E00C8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>Henceforth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uc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ia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ia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c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oid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les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</w:p>
    <w:p w14:paraId="03DA0A1B" w14:textId="77777777" w:rsidR="00A77B3E" w:rsidRDefault="00A77B3E">
      <w:pPr>
        <w:spacing w:line="360" w:lineRule="auto"/>
        <w:jc w:val="both"/>
        <w:rPr>
          <w:lang w:eastAsia="zh-CN"/>
        </w:rPr>
      </w:pPr>
    </w:p>
    <w:p w14:paraId="5EC2712B" w14:textId="7592C18C" w:rsidR="00690E8E" w:rsidRPr="00280FD8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FF0000"/>
          <w:u w:val="single"/>
        </w:rPr>
      </w:pPr>
      <w:bookmarkStart w:id="7" w:name="OLE_LINK16"/>
      <w:bookmarkStart w:id="8" w:name="OLE_LINK17"/>
      <w:r w:rsidRPr="00280FD8">
        <w:rPr>
          <w:rFonts w:ascii="Book Antiqua" w:hAnsi="Book Antiqua"/>
          <w:b/>
          <w:u w:val="single"/>
        </w:rPr>
        <w:t>ESOPHAGE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280FD8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280FD8">
        <w:rPr>
          <w:rFonts w:ascii="Book Antiqua" w:hAnsi="Book Antiqua"/>
          <w:b/>
          <w:u w:val="single"/>
        </w:rPr>
        <w:t>LES</w:t>
      </w:r>
      <w:r w:rsidRPr="00280FD8">
        <w:rPr>
          <w:rFonts w:ascii="Book Antiqua" w:hAnsi="Book Antiqua"/>
          <w:b/>
          <w:u w:val="single"/>
        </w:rPr>
        <w:t>ION</w:t>
      </w:r>
      <w:bookmarkEnd w:id="7"/>
      <w:bookmarkEnd w:id="8"/>
      <w:r w:rsidR="00455CF0">
        <w:rPr>
          <w:rFonts w:ascii="Book Antiqua" w:hAnsi="Book Antiqua"/>
          <w:b/>
          <w:u w:val="single"/>
        </w:rPr>
        <w:t>S</w:t>
      </w:r>
    </w:p>
    <w:p w14:paraId="647C63C6" w14:textId="5A664E72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raditional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455CF0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</w:t>
      </w:r>
      <w:r w:rsidRPr="00690E8E">
        <w:rPr>
          <w:rFonts w:ascii="Book Antiqua" w:hAnsi="Book Antiqua"/>
        </w:rPr>
        <w:t>ur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mi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erm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yea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2%-50%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oldstein&lt;/Author&gt;&lt;Year&gt;2010&lt;/Year&gt;&lt;RecNum&gt;330&lt;/RecNum&gt;&lt;DisplayText&gt;&lt;style face="superscript"&gt;[10]&lt;/style&gt;&lt;/DisplayText&gt;&lt;record&gt;&lt;rec-number&gt;330&lt;/rec-number&gt;&lt;foreign-keys&gt;&lt;key app="EN" db-id="wt0azdx92pfefqexwvlx5d0rafw2xtdxf0ep"&gt;330&lt;/key&gt;&lt;/foreign-keys&gt;&lt;ref-type name="Journal Article"&gt;17&lt;/ref-type&gt;&lt;contributors&gt;&lt;authors&gt;&lt;author&gt;Goldstein, N. S.&lt;/author&gt;&lt;author&gt;Amin, M.&lt;/author&gt;&lt;/authors&gt;&lt;/contributors&gt;&lt;auth-address&gt;Advanced Diagnostics Laboratory, PLLC, 25241 Grand River Avenue, Redford, MI 483240, USA. Electronic address: nealgoldstein@AdvancedDiagnosticsLab.com.&amp;#xD;Department of Anatomic Pathology, William Beaumont Hospital, 3601 West 13 Mile Road, Royal Oak, MI 48073, USA.&lt;/auth-address&gt;&lt;titles&gt;&lt;title&gt;Upper Gastrointestinal Tract in Inflammatory Bowel Disease&lt;/title&gt;&lt;secondary-title&gt;Surg Pathol Clin&lt;/secondary-title&gt;&lt;alt-title&gt;Surgical pathology clinics&lt;/alt-title&gt;&lt;/titles&gt;&lt;alt-periodical&gt;&lt;full-title&gt;Surgical Pathology Clinics&lt;/full-title&gt;&lt;/alt-periodical&gt;&lt;pages&gt;349-59&lt;/pages&gt;&lt;volume&gt;3&lt;/volume&gt;&lt;number&gt;2&lt;/number&gt;&lt;edition&gt;2010/06/01&lt;/edition&gt;&lt;dates&gt;&lt;year&gt;2010&lt;/year&gt;&lt;pub-dates&gt;&lt;date&gt;Jun&lt;/date&gt;&lt;/pub-dates&gt;&lt;/dates&gt;&lt;isbn&gt;1875-9181 (Print)&amp;#xD;1875-9157&lt;/isbn&gt;&lt;accession-num&gt;26839135&lt;/accession-num&gt;&lt;urls&gt;&lt;/urls&gt;&lt;electronic-resource-num&gt;10.1016/j.path.2010.05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" w:tooltip="Goldstein, 2010 #330" w:history="1">
        <w:r w:rsidRPr="00690E8E">
          <w:rPr>
            <w:rFonts w:ascii="Book Antiqua" w:hAnsi="Book Antiqua"/>
            <w:noProof/>
            <w:vertAlign w:val="superscript"/>
          </w:rPr>
          <w:t>1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9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ohn’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CD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>
          <w:fldData xml:space="preserve">PEVuZE5vdGU+PENpdGU+PEF1dGhvcj5ExIVia293c2tpPC9BdXRob3I+PFllYXI+MjAxOTwvWWVh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ExIVia293c2tpPC9BdXRob3I+PFllYXI+MjAxOTwvWWVh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1" w:tooltip="Dąbkowski, 2019 #331" w:history="1">
        <w:r w:rsidRPr="00690E8E">
          <w:rPr>
            <w:rFonts w:ascii="Book Antiqua" w:hAnsi="Book Antiqua"/>
            <w:noProof/>
            <w:vertAlign w:val="superscript"/>
          </w:rPr>
          <w:t>21</w:t>
        </w:r>
      </w:hyperlink>
      <w:r w:rsidR="00280FD8">
        <w:rPr>
          <w:rFonts w:ascii="Book Antiqua" w:hAnsi="Book Antiqua"/>
          <w:noProof/>
          <w:vertAlign w:val="superscript"/>
        </w:rPr>
        <w:t>,</w:t>
      </w:r>
      <w:hyperlink w:anchor="_ENREF_22" w:tooltip="Turner, 2007 #332" w:history="1">
        <w:r w:rsidRPr="00690E8E">
          <w:rPr>
            <w:rFonts w:ascii="Book Antiqua" w:hAnsi="Book Antiqua"/>
            <w:noProof/>
            <w:vertAlign w:val="superscript"/>
          </w:rPr>
          <w:t>2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estim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icul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ci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c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e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llen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verse</w:t>
      </w:r>
      <w:r w:rsidR="002C0363">
        <w:rPr>
          <w:rFonts w:ascii="Book Antiqua" w:hAnsi="Book Antiqua"/>
        </w:rPr>
        <w:t xml:space="preserve"> </w:t>
      </w:r>
      <w:bookmarkStart w:id="9" w:name="OLE_LINK5"/>
      <w:bookmarkStart w:id="10" w:name="OLE_LINK6"/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bookmarkEnd w:id="9"/>
      <w:bookmarkEnd w:id="10"/>
      <w:r w:rsidRPr="00690E8E">
        <w:rPr>
          <w:rFonts w:ascii="Book Antiqua" w:hAnsi="Book Antiqua"/>
        </w:rPr>
        <w:t>sympto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ve-ulc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ictu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h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dentif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.</w:t>
      </w:r>
    </w:p>
    <w:p w14:paraId="130C8504" w14:textId="77777777" w:rsidR="00280FD8" w:rsidRDefault="00280FD8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62579503" w14:textId="77777777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sophagitis</w:t>
      </w:r>
    </w:p>
    <w:p w14:paraId="54FC7486" w14:textId="52E08676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bookmarkStart w:id="11" w:name="OLE_LINK13"/>
      <w:bookmarkStart w:id="12" w:name="OLE_LINK14"/>
      <w:r w:rsidRPr="00690E8E">
        <w:rPr>
          <w:rFonts w:ascii="Book Antiqua" w:hAnsi="Book Antiqua"/>
        </w:rPr>
        <w:t>esophagitis</w:t>
      </w:r>
      <w:bookmarkEnd w:id="11"/>
      <w:bookmarkEnd w:id="12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g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="00280FD8" w:rsidRPr="00690E8E">
        <w:rPr>
          <w:rFonts w:ascii="Book Antiqua" w:hAnsi="Book Antiqua"/>
        </w:rPr>
        <w:fldChar w:fldCharType="begin"/>
      </w:r>
      <w:r w:rsidR="00280FD8" w:rsidRPr="00690E8E">
        <w:rPr>
          <w:rFonts w:ascii="Book Antiqua" w:hAnsi="Book Antiqua"/>
        </w:rPr>
        <w:instrText xml:space="preserve"> ADDIN EN.CITE &lt;EndNote&gt;&lt;Cite&gt;&lt;Author&gt;Margoles&lt;/Author&gt;&lt;Year&gt;1961&lt;/Year&gt;&lt;RecNum&gt;78&lt;/RecNum&gt;&lt;DisplayText&gt;&lt;style face="superscript"&gt;[23]&lt;/style&gt;&lt;/DisplayText&gt;&lt;record&gt;&lt;rec-number&gt;78&lt;/rec-number&gt;&lt;foreign-keys&gt;&lt;key app="EN" db-id="wt0azdx92pfefqexwvlx5d0rafw2xtdxf0ep"&gt;78&lt;/key&gt;&lt;/foreign-keys&gt;&lt;ref-type name="Journal Article"&gt;17&lt;/ref-type&gt;&lt;contributors&gt;&lt;authors&gt;&lt;author&gt;Margoles, J. S.&lt;/author&gt;&lt;author&gt;Wenger, J.&lt;/author&gt;&lt;/authors&gt;&lt;/contributors&gt;&lt;titles&gt;&lt;title&gt;Stomal ulceration associated with pyoderma gangrenosum and chronic ulcerative colitis. Report of two case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594-8&lt;/pages&gt;&lt;volume&gt;41&lt;/volume&gt;&lt;edition&gt;1961/12/01&lt;/edition&gt;&lt;keywords&gt;&lt;keyword&gt;*Colitis&lt;/keyword&gt;&lt;keyword&gt;Colitis, Ulcerative/*complications&lt;/keyword&gt;&lt;keyword&gt;Humans&lt;/keyword&gt;&lt;keyword&gt;*Mouth&lt;/keyword&gt;&lt;keyword&gt;*Mouth Diseases&lt;/keyword&gt;&lt;keyword&gt;*Peptic Ulcer&lt;/keyword&gt;&lt;keyword&gt;Pyoderma/*etiology&lt;/keyword&gt;&lt;keyword&gt;*Pyoderma Gangrenosum&lt;/keyword&gt;&lt;keyword&gt;Ulcer/*etiology&lt;/keyword&gt;&lt;/keywords&gt;&lt;dates&gt;&lt;year&gt;1961&lt;/year&gt;&lt;pub-dates&gt;&lt;date&gt;Dec&lt;/date&gt;&lt;/pub-dates&gt;&lt;/dates&gt;&lt;isbn&gt;0016-5085 (Print)&amp;#xD;0016-5085&lt;/isbn&gt;&lt;accession-num&gt;14469767&lt;/accession-num&gt;&lt;urls&gt;&lt;/urls&gt;&lt;remote-database-provider&gt;Nlm&lt;/remote-database-provider&gt;&lt;language&gt;eng&lt;/language&gt;&lt;/record&gt;&lt;/Cite&gt;&lt;/EndNote&gt;</w:instrText>
      </w:r>
      <w:r w:rsidR="00280FD8" w:rsidRPr="00690E8E">
        <w:rPr>
          <w:rFonts w:ascii="Book Antiqua" w:hAnsi="Book Antiqua"/>
        </w:rPr>
        <w:fldChar w:fldCharType="separate"/>
      </w:r>
      <w:r w:rsidR="00280FD8" w:rsidRPr="00690E8E">
        <w:rPr>
          <w:rFonts w:ascii="Book Antiqua" w:hAnsi="Book Antiqua"/>
          <w:noProof/>
          <w:vertAlign w:val="superscript"/>
        </w:rPr>
        <w:t>[</w:t>
      </w:r>
      <w:hyperlink w:anchor="_ENREF_23" w:tooltip="Margoles, 1961 #93" w:history="1">
        <w:r w:rsidR="00280FD8" w:rsidRPr="00690E8E">
          <w:rPr>
            <w:rFonts w:ascii="Book Antiqua" w:hAnsi="Book Antiqua"/>
            <w:noProof/>
            <w:vertAlign w:val="superscript"/>
          </w:rPr>
          <w:t>23</w:t>
        </w:r>
      </w:hyperlink>
      <w:r w:rsidR="00280FD8" w:rsidRPr="00690E8E">
        <w:rPr>
          <w:rFonts w:ascii="Book Antiqua" w:hAnsi="Book Antiqua"/>
          <w:noProof/>
          <w:vertAlign w:val="superscript"/>
        </w:rPr>
        <w:t>]</w:t>
      </w:r>
      <w:r w:rsidR="00280FD8"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961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rib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specifi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ic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alu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r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ord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lu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c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dida</w:t>
      </w:r>
      <w:r w:rsidRPr="00690E8E">
        <w:rPr>
          <w:rFonts w:ascii="Book Antiqua" w:hAnsi="Book Antiqua"/>
        </w:rPr>
        <w:fldChar w:fldCharType="begin">
          <w:fldData xml:space="preserve">PEVuZE5vdGU+PENpdGU+PEF1dGhvcj5Ub2JpbjwvQXV0aG9yPjxZZWFyPjIwMDE8L1llYXI+PFJl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0NDMtODwvcGFnZXM+PHZvbHVtZT4zMjwvdm9sdW1lPjxudW1iZXI+NDwv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MTgxLTY8L3BhZ2VzPjx2b2x1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NDAyLTQwOTwvcGFnZXM+PHZv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b2JpbjwvQXV0aG9yPjxZZWFyPjIwMDE8L1llYXI+PFJl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0NDMtODwvcGFnZXM+PHZvbHVtZT4zMjwvdm9sdW1lPjxudW1iZXI+NDwv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MTgxLTY8L3BhZ2VzPjx2b2x1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3" w:tooltip="Tobin, 2001 #80" w:history="1">
        <w:r w:rsidRPr="00690E8E">
          <w:rPr>
            <w:rFonts w:ascii="Book Antiqua" w:hAnsi="Book Antiqua"/>
            <w:noProof/>
            <w:vertAlign w:val="superscript"/>
          </w:rPr>
          <w:t>13</w:t>
        </w:r>
      </w:hyperlink>
      <w:r w:rsidR="00A45D04">
        <w:rPr>
          <w:rFonts w:ascii="Book Antiqua" w:hAnsi="Book Antiqua"/>
          <w:noProof/>
          <w:vertAlign w:val="superscript"/>
        </w:rPr>
        <w:t>,</w:t>
      </w:r>
      <w:hyperlink w:anchor="_ENREF_25" w:tooltip="Ruuska, 1994 #82" w:history="1">
        <w:r w:rsidRPr="00690E8E">
          <w:rPr>
            <w:rFonts w:ascii="Book Antiqua" w:hAnsi="Book Antiqua"/>
            <w:noProof/>
            <w:vertAlign w:val="superscript"/>
          </w:rPr>
          <w:t>25</w:t>
        </w:r>
      </w:hyperlink>
      <w:r w:rsidR="00A45D04">
        <w:rPr>
          <w:rFonts w:ascii="Book Antiqua" w:hAnsi="Book Antiqua"/>
          <w:noProof/>
          <w:vertAlign w:val="superscript"/>
        </w:rPr>
        <w:t>,</w:t>
      </w:r>
      <w:hyperlink w:anchor="_ENREF_26" w:tooltip="Ashton, 2018 #83" w:history="1">
        <w:r w:rsidRPr="00690E8E">
          <w:rPr>
            <w:rFonts w:ascii="Book Antiqua" w:hAnsi="Book Antiqua"/>
            <w:noProof/>
            <w:vertAlign w:val="superscript"/>
          </w:rPr>
          <w:t>2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LE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r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eripapillary</w:t>
      </w:r>
      <w:proofErr w:type="spellEnd"/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lymphocytoses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PL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EL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neutrophi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osinophils)</w: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7" w:tooltip="Basseri, 2013 #89" w:history="1">
        <w:r w:rsidRPr="00690E8E">
          <w:rPr>
            <w:rFonts w:ascii="Book Antiqua" w:hAnsi="Book Antiqua"/>
            <w:noProof/>
            <w:vertAlign w:val="superscript"/>
          </w:rPr>
          <w:t>2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igin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ODwvUmVjTnVtPjxEaXNwbGF5VGV4dD48c3R5bGUgZmFjZT0ic3VwZXJzY3JpcHQiPlsy
OF08L3N0eWxlPjwvRGlzcGxheVRleHQ+PHJlY29yZD48cmVjLW51bWJlcj44ODwvcmVjLW51bWJl
cj48Zm9yZWlnbi1rZXlzPjxrZXkgYXBwPSJFTiIgZGItaWQ9Ind0MGF6ZHg5MnBmZWZxZXh3dmx4
NWQwcmFmdzJ4dGR4ZjBlcCI+ODg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ODwvUmVjTnVtPjxEaXNwbGF5VGV4dD48c3R5bGUgZmFjZT0ic3VwZXJzY3JpcHQiPlsy
OF08L3N0eWxlPjwvRGlzcGxheVRleHQ+PHJlY29yZD48cmVjLW51bWJlcj44ODwvcmVjLW51bWJl
cj48Zm9yZWlnbi1rZXlzPjxrZXkgYXBwPSJFTiIgZGItaWQ9Ind0MGF6ZHg5MnBmZWZxZXh3dmx4
NWQwcmFmdzJ4dGR4ZjBlcCI+ODg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ju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ede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keratosi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UC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TdXR0b248L0F1dGhvcj48WWVhcj4yMDE0PC9ZZWFyPjxS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XR0b248L0F1dGhvcj48WWVhcj4yMDE0PC9ZZWFyPjxS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="007D4674">
        <w:rPr>
          <w:rFonts w:ascii="Book Antiqua" w:hAnsi="Book Antiqua"/>
          <w:noProof/>
          <w:vertAlign w:val="superscript"/>
        </w:rPr>
        <w:t>,</w:t>
      </w:r>
      <w:hyperlink w:anchor="_ENREF_29" w:tooltip="Sutton, 2014 #90" w:history="1">
        <w:r w:rsidRPr="00690E8E">
          <w:rPr>
            <w:rFonts w:ascii="Book Antiqua" w:hAnsi="Book Antiqua"/>
            <w:noProof/>
            <w:vertAlign w:val="superscript"/>
          </w:rPr>
          <w:t>2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;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</w:t>
      </w:r>
      <w:r w:rsidRPr="00690E8E">
        <w:rPr>
          <w:rFonts w:ascii="Book Antiqua" w:hAnsi="Book Antiqua"/>
        </w:rPr>
        <w:t>owever,</w:t>
      </w:r>
      <w:r w:rsidR="002C0363">
        <w:rPr>
          <w:rFonts w:ascii="Book Antiqua" w:hAnsi="Book Antiqua"/>
        </w:rPr>
        <w:t xml:space="preserve"> </w:t>
      </w:r>
      <w:r w:rsidR="00455CF0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IB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o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NzwvUmVjTnVtPjxEaXNwbGF5VGV4dD48c3R5bGUgZmFjZT0ic3VwZXJzY3JpcHQiPlsy
OF08L3N0eWxlPjwvRGlzcGxheVRleHQ+PHJlY29yZD48cmVjLW51bWJlcj44NzwvcmVjLW51bWJl
cj48Zm9yZWlnbi1rZXlzPjxrZXkgYXBwPSJFTiIgZGItaWQ9Ind0MGF6ZHg5MnBmZWZxZXh3dmx4
NWQwcmFmdzJ4dGR4ZjBlcCI+ODc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FYmFjaDwvQXV0aG9yPjxZZWFyPjIwMTE8L1llYXI+PFJl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8" w:tooltip="Ebach, 2011 #88" w:history="1">
        <w:r w:rsidRPr="00690E8E">
          <w:rPr>
            <w:rFonts w:ascii="Book Antiqua" w:hAnsi="Book Antiqua"/>
            <w:noProof/>
            <w:vertAlign w:val="superscript"/>
          </w:rPr>
          <w:t>2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as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k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BD</w: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YXNzZXJpPC9BdXRob3I+PFllYXI+MjAxMzwvWWVhcj48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7" w:tooltip="Basseri, 2013 #89" w:history="1">
        <w:r w:rsidRPr="00690E8E">
          <w:rPr>
            <w:rFonts w:ascii="Book Antiqua" w:hAnsi="Book Antiqua"/>
            <w:noProof/>
            <w:vertAlign w:val="superscript"/>
          </w:rPr>
          <w:t>2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ingu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didia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c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n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cheno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Pr="00690E8E">
        <w:rPr>
          <w:rFonts w:ascii="Book Antiqua" w:hAnsi="Book Antiqua"/>
        </w:rPr>
        <w:fldChar w:fldCharType="begin">
          <w:fldData xml:space="preserve">PEVuZE5vdGU+PENpdGU+PEF1dGhvcj5BYnVxdXRlaXNoPC9BdXRob3I+PFllYXI+MjAxOTwvWWVh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YnVxdXRlaXNoPC9BdXRob3I+PFllYXI+MjAxOTwvWWVh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0" w:tooltip="Abuquteish, 2019 #91" w:history="1">
        <w:r w:rsidRPr="00690E8E">
          <w:rPr>
            <w:rFonts w:ascii="Book Antiqua" w:hAnsi="Book Antiqua"/>
            <w:noProof/>
            <w:vertAlign w:val="superscript"/>
          </w:rPr>
          <w:t>3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455CF0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CD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MaVZvbHNpPC9BdXRob3I+PFllYXI+MTk3MzwvWWVhcj48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MxMy05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zOTItODwvcGFnZXM+PHZvbHVtZT40Njwvdm9sdW1lPjxudW1iZXI+NDwv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VZvbHNpPC9BdXRob3I+PFllYXI+MTk3MzwvWWVhcj48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MxMy05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1" w:tooltip="LiVolsi, 1973 #84" w:history="1">
        <w:r w:rsidRPr="00690E8E">
          <w:rPr>
            <w:rFonts w:ascii="Book Antiqua" w:hAnsi="Book Antiqua"/>
            <w:noProof/>
            <w:vertAlign w:val="superscript"/>
          </w:rPr>
          <w:t>31-3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eria</w:t>
      </w:r>
      <w:r w:rsidR="002C0363">
        <w:rPr>
          <w:rFonts w:ascii="Book Antiqua" w:hAnsi="Book Antiqua"/>
        </w:rPr>
        <w:t xml:space="preserve"> </w:t>
      </w:r>
      <w:r w:rsidR="00455CF0">
        <w:rPr>
          <w:rFonts w:ascii="Book Antiqua" w:hAnsi="Book Antiqua"/>
        </w:rPr>
        <w:t xml:space="preserve">for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odeficienc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veal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tist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r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5B39AA">
        <w:rPr>
          <w:rFonts w:ascii="Book Antiqua" w:hAnsi="Book Antiqua"/>
        </w:rPr>
        <w:t>eosinophilic</w:t>
      </w:r>
      <w:r w:rsidR="002C0363">
        <w:rPr>
          <w:rFonts w:ascii="Book Antiqua" w:hAnsi="Book Antiqua"/>
        </w:rPr>
        <w:t xml:space="preserve"> </w:t>
      </w:r>
      <w:r w:rsidR="005B39AA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Sonnenberg&lt;/Author&gt;&lt;Year&gt;2020&lt;/Year&gt;&lt;RecNum&gt;86&lt;/RecNum&gt;&lt;DisplayText&gt;&lt;style face="superscript"&gt;[34]&lt;/style&gt;&lt;/DisplayText&gt;&lt;record&gt;&lt;rec-number&gt;86&lt;/rec-number&gt;&lt;foreign-keys&gt;&lt;key app="EN" db-id="wt0azdx92pfefqexwvlx5d0rafw2xtdxf0ep"&gt;86&lt;/key&gt;&lt;/foreign-keys&gt;&lt;ref-type name="Journal Article"&gt;17&lt;/ref-type&gt;&lt;contributors&gt;&lt;authors&gt;&lt;author&gt;Sonnenberg, A.&lt;/author&gt;&lt;author&gt;Turner, K. O.&lt;/author&gt;&lt;author&gt;Genta, R. M.&lt;/author&gt;&lt;/authors&gt;&lt;/contributors&gt;&lt;auth-address&gt;Division of Gastroenterology, Portland VA Medical Center and Oregon Health &amp;amp; Science University, Portland, Oregon. Electronic address: sonnenbe@ohsu.edu.&amp;#xD;Inform Diagnostics, Irving, Texas.&amp;#xD;Inform Diagnostics, Irving, Texas; Baylor College of Medicine, Houston, Texas.&lt;/auth-address&gt;&lt;titles&gt;&lt;title&gt;Comorbid Occurrence of Eosinophilic Esophagitis and Inflammatory Bowel Disease&lt;/title&gt;&lt;secondary-title&gt;Clin Gastroenterol Hepatol&lt;/secondary-title&gt;&lt;alt-title&gt;Clinical gastroenterology and hepatology : the official clinical practice journal of the American Gastroenterological Association&lt;/alt-title&gt;&lt;/titles&gt;&lt;periodical&gt;&lt;full-title&gt;Clin Gastroenterol Hepatol&lt;/full-title&gt;&lt;abbr-1&gt;Clinical gastroenterology and hepatology : the official clinical practice journal of the American Gastroenterological Association&lt;/abbr-1&gt;&lt;/periodical&gt;&lt;alt-periodical&gt;&lt;full-title&gt;Clin Gastroenterol Hepatol&lt;/full-title&gt;&lt;abbr-1&gt;Clinical gastroenterology and hepatology : the official clinical practice journal of the American Gastroenterological Association&lt;/abbr-1&gt;&lt;/alt-periodical&gt;&lt;edition&gt;2020/02/19&lt;/edition&gt;&lt;dates&gt;&lt;year&gt;2020&lt;/year&gt;&lt;pub-dates&gt;&lt;date&gt;Feb 15&lt;/date&gt;&lt;/pub-dates&gt;&lt;/dates&gt;&lt;isbn&gt;1542-3565&lt;/isbn&gt;&lt;accession-num&gt;32068153&lt;/accession-num&gt;&lt;urls&gt;&lt;/urls&gt;&lt;electronic-resource-num&gt;10.1016/j.cgh.2020.02.01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34" w:tooltip="Sonnenberg, 2020 #86" w:history="1">
        <w:r w:rsidRPr="00690E8E">
          <w:rPr>
            <w:rFonts w:ascii="Book Antiqua" w:hAnsi="Book Antiqua"/>
            <w:noProof/>
            <w:vertAlign w:val="superscript"/>
          </w:rPr>
          <w:t>3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740F09C0" w14:textId="77777777" w:rsidR="005B39AA" w:rsidRDefault="005B39AA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7FF5F91E" w14:textId="4B849C4C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sophageal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ulcer</w:t>
      </w:r>
      <w:r w:rsidR="002C0363">
        <w:rPr>
          <w:rFonts w:ascii="Book Antiqua" w:hAnsi="Book Antiqua"/>
          <w:b/>
          <w:i/>
        </w:rPr>
        <w:t xml:space="preserve"> </w:t>
      </w:r>
    </w:p>
    <w:p w14:paraId="1A62E32B" w14:textId="08B5AF9D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w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ti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w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rs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an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Ub21pbmFnYTwvQXV0aG9yPjxZZWFyPjIwMjA8L1llYXI+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U5NC04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M0NC03PC9wYWdlcz48dm9sdW1lPjg8L3ZvbHVtZT48bnVtYmVyPjQ8L251bWJl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OTcxLTY8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I5OC05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b21pbmFnYTwvQXV0aG9yPjxZZWFyPjIwMjA8L1llYXI+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U5NC04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M0NC03PC9wYWdlcz48dm9sdW1lPjg8L3ZvbHVtZT48bnVtYmVyPjQ8L251bWJl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OTcxLTY8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I5OC05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3" w:tooltip="Margoles, 1961 #93" w:history="1">
        <w:r w:rsidRPr="00690E8E">
          <w:rPr>
            <w:rFonts w:ascii="Book Antiqua" w:hAnsi="Book Antiqua"/>
            <w:noProof/>
            <w:vertAlign w:val="superscript"/>
          </w:rPr>
          <w:t>23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35" w:tooltip="Rosendorff, 1967 #94" w:history="1">
        <w:r w:rsidRPr="00690E8E">
          <w:rPr>
            <w:rFonts w:ascii="Book Antiqua" w:hAnsi="Book Antiqua"/>
            <w:noProof/>
            <w:vertAlign w:val="superscript"/>
          </w:rPr>
          <w:t>35-4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ab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unched-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455CF0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equently</w:t>
      </w:r>
      <w:r w:rsidR="00455CF0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idd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us</w:t>
      </w:r>
      <w:r w:rsidRPr="00691B24">
        <w:rPr>
          <w:rFonts w:ascii="Book Antiqua" w:hAnsi="Book Antiqua"/>
        </w:rPr>
        <w:fldChar w:fldCharType="begin"/>
      </w:r>
      <w:r w:rsidRPr="00691B24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1B24">
        <w:rPr>
          <w:rFonts w:ascii="Book Antiqua" w:hAnsi="Book Antiqua"/>
        </w:rPr>
        <w:fldChar w:fldCharType="separate"/>
      </w:r>
      <w:r w:rsidRPr="00691B24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1B24">
          <w:rPr>
            <w:rFonts w:ascii="Book Antiqua" w:hAnsi="Book Antiqua"/>
            <w:noProof/>
            <w:vertAlign w:val="superscript"/>
          </w:rPr>
          <w:t>24</w:t>
        </w:r>
      </w:hyperlink>
      <w:r w:rsidRPr="00691B24">
        <w:rPr>
          <w:rFonts w:ascii="Book Antiqua" w:hAnsi="Book Antiqua"/>
          <w:noProof/>
          <w:vertAlign w:val="superscript"/>
        </w:rPr>
        <w:t>]</w:t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ccording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inding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young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lder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dividuals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dditionally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t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nse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he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recurs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proofErr w:type="spellStart"/>
      <w:r w:rsidRPr="00691B2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GDUC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GD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iab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ucosa</w:t>
      </w:r>
      <w:r w:rsidRPr="00691B24">
        <w:rPr>
          <w:rFonts w:ascii="Book Antiqua" w:hAnsi="Book Antiqua"/>
        </w:rPr>
        <w:fldChar w:fldCharType="begin">
          <w:fldData xml:space="preserve">PEVuZE5vdGU+PENpdGU+PEF1dGhvcj5Ib3JpPC9BdXRob3I+PFllYXI+MjAwODwvWWVhcj48UmVj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I2OC03NDwvcGFnZXM+PHZvbHVtZT4y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</w:fldData>
        </w:fldChar>
      </w:r>
      <w:r w:rsidRPr="00691B24">
        <w:rPr>
          <w:rFonts w:ascii="Book Antiqua" w:hAnsi="Book Antiqua"/>
        </w:rPr>
        <w:instrText xml:space="preserve"> ADDIN EN.CITE </w:instrText>
      </w:r>
      <w:r w:rsidRPr="00691B24">
        <w:rPr>
          <w:rFonts w:ascii="Book Antiqua" w:hAnsi="Book Antiqua"/>
        </w:rPr>
        <w:fldChar w:fldCharType="begin">
          <w:fldData xml:space="preserve">PEVuZE5vdGU+PENpdGU+PEF1dGhvcj5Ib3JpPC9BdXRob3I+PFllYXI+MjAwODwvWWVhcj48UmVj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I2OC03NDwvcGFnZXM+PHZvbHVtZT4y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</w:fldData>
        </w:fldChar>
      </w:r>
      <w:r w:rsidRPr="00691B24">
        <w:rPr>
          <w:rFonts w:ascii="Book Antiqua" w:hAnsi="Book Antiqua"/>
        </w:rPr>
        <w:instrText xml:space="preserve"> ADDIN EN.CITE.DATA </w:instrText>
      </w:r>
      <w:r w:rsidRPr="00691B24">
        <w:rPr>
          <w:rFonts w:ascii="Book Antiqua" w:hAnsi="Book Antiqua"/>
        </w:rPr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</w:r>
      <w:r w:rsidRPr="00691B24">
        <w:rPr>
          <w:rFonts w:ascii="Book Antiqua" w:hAnsi="Book Antiqua"/>
        </w:rPr>
        <w:fldChar w:fldCharType="separate"/>
      </w:r>
      <w:r w:rsidRPr="00691B24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1B24">
          <w:rPr>
            <w:rFonts w:ascii="Book Antiqua" w:hAnsi="Book Antiqua"/>
            <w:noProof/>
            <w:vertAlign w:val="superscript"/>
          </w:rPr>
          <w:t>11</w:t>
        </w:r>
      </w:hyperlink>
      <w:r w:rsidR="00691B24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1B24">
          <w:rPr>
            <w:rFonts w:ascii="Book Antiqua" w:hAnsi="Book Antiqua"/>
            <w:noProof/>
            <w:vertAlign w:val="superscript"/>
          </w:rPr>
          <w:t>46</w:t>
        </w:r>
      </w:hyperlink>
      <w:r w:rsidRPr="00691B24">
        <w:rPr>
          <w:rFonts w:ascii="Book Antiqua" w:hAnsi="Book Antiqua"/>
          <w:noProof/>
          <w:vertAlign w:val="superscript"/>
        </w:rPr>
        <w:t>]</w:t>
      </w:r>
      <w:r w:rsidRPr="00691B24">
        <w:rPr>
          <w:rFonts w:ascii="Book Antiqua" w:hAnsi="Book Antiqua"/>
        </w:rPr>
        <w:fldChar w:fldCharType="end"/>
      </w:r>
      <w:r w:rsidRPr="00691B2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ntrast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unched-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frequent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ccu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middl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esophagu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A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Pathologically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onl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nonspecif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cases,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without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any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lastRenderedPageBreak/>
        <w:t>characteristics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2B).</w:t>
      </w:r>
      <w:r w:rsidR="002C0363">
        <w:rPr>
          <w:rFonts w:ascii="Book Antiqua" w:hAnsi="Book Antiqua"/>
        </w:rPr>
        <w:t xml:space="preserve"> </w:t>
      </w:r>
      <w:r w:rsidRPr="00691B24">
        <w:rPr>
          <w:rFonts w:ascii="Book Antiqua" w:hAnsi="Book Antiqua"/>
        </w:rPr>
        <w:t>N</w:t>
      </w:r>
      <w:r w:rsidRPr="00690E8E">
        <w:rPr>
          <w:rFonts w:ascii="Book Antiqua" w:hAnsi="Book Antiqua"/>
        </w:rPr>
        <w:t>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stolog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ablished;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ra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juri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k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ord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phe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thriti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reenstein&lt;/Author&gt;&lt;Year&gt;1976&lt;/Year&gt;&lt;RecNum&gt;303&lt;/RecNum&gt;&lt;DisplayText&gt;&lt;style face="superscript"&gt;[47]&lt;/style&gt;&lt;/DisplayText&gt;&lt;record&gt;&lt;rec-number&gt;303&lt;/rec-number&gt;&lt;foreign-keys&gt;&lt;key app="EN" db-id="wt0azdx92pfefqexwvlx5d0rafw2xtdxf0ep"&gt;303&lt;/key&gt;&lt;/foreign-keys&gt;&lt;ref-type name="Journal Article"&gt;17&lt;/ref-type&gt;&lt;contributors&gt;&lt;authors&gt;&lt;author&gt;Greenstein, A. J.&lt;/author&gt;&lt;author&gt;Janowitz, H. D.&lt;/author&gt;&lt;author&gt;Sachar, D. B.&lt;/author&gt;&lt;/authors&gt;&lt;/contributors&gt;&lt;titles&gt;&lt;title&gt;The extra-intestinal complications of Crohn&amp;apos;s disease and ulcerative colitis: a study of 700 patient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401-12&lt;/pages&gt;&lt;volume&gt;55&lt;/volume&gt;&lt;number&gt;5&lt;/number&gt;&lt;edition&gt;1976/09/01&lt;/edition&gt;&lt;keywords&gt;&lt;keyword&gt;Amyloidosis/etiology&lt;/keyword&gt;&lt;keyword&gt;Arthritis/etiology&lt;/keyword&gt;&lt;keyword&gt;Cholelithiasis/etiology&lt;/keyword&gt;&lt;keyword&gt;Colitis, Ulcerative/*complications&lt;/keyword&gt;&lt;keyword&gt;Crohn Disease/*complications&lt;/keyword&gt;&lt;keyword&gt;Eye Manifestations&lt;/keyword&gt;&lt;keyword&gt;Female&lt;/keyword&gt;&lt;keyword&gt;Humans&lt;/keyword&gt;&lt;keyword&gt;Kidney Diseases/etiology&lt;/keyword&gt;&lt;keyword&gt;Liver Diseases/etiology&lt;/keyword&gt;&lt;keyword&gt;Malabsorption Syndromes/etiology&lt;/keyword&gt;&lt;keyword&gt;Male&lt;/keyword&gt;&lt;keyword&gt;Osteoporosis/etiology&lt;/keyword&gt;&lt;keyword&gt;Peptic Ulcer/etiology&lt;/keyword&gt;&lt;keyword&gt;Retrospective Studies&lt;/keyword&gt;&lt;keyword&gt;Skin Diseases/etiology&lt;/keyword&gt;&lt;keyword&gt;Stomatitis, Aphthous/etiology&lt;/keyword&gt;&lt;/keywords&gt;&lt;dates&gt;&lt;year&gt;1976&lt;/year&gt;&lt;pub-dates&gt;&lt;date&gt;Sep&lt;/date&gt;&lt;/pub-dates&gt;&lt;/dates&gt;&lt;isbn&gt;0025-7974 (Print)&amp;#xD;0025-7974&lt;/isbn&gt;&lt;accession-num&gt;957999&lt;/accession-num&gt;&lt;urls&gt;&lt;/urls&gt;&lt;electronic-resource-num&gt;10.1097/00005792-197609000-00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7" w:tooltip="Greenstein, 1976 #303" w:history="1">
        <w:r w:rsidRPr="00690E8E">
          <w:rPr>
            <w:rFonts w:ascii="Book Antiqua" w:hAnsi="Book Antiqua"/>
            <w:noProof/>
            <w:vertAlign w:val="superscript"/>
          </w:rPr>
          <w:t>4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e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ly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chanis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r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ident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icul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omm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ra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cover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spec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equ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reh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e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s.</w:t>
      </w:r>
    </w:p>
    <w:p w14:paraId="5EB1B86B" w14:textId="77777777" w:rsidR="00691B24" w:rsidRDefault="00691B24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</w:p>
    <w:p w14:paraId="62FCCBDE" w14:textId="4EE7818D" w:rsidR="00690E8E" w:rsidRPr="00691B24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u w:val="single"/>
        </w:rPr>
      </w:pPr>
      <w:r w:rsidRPr="00691B24">
        <w:rPr>
          <w:rFonts w:ascii="Book Antiqua" w:hAnsi="Book Antiqua"/>
          <w:b/>
          <w:u w:val="single"/>
        </w:rPr>
        <w:t>GASTRODUODEN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AND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DUODEN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91B24">
        <w:rPr>
          <w:rFonts w:ascii="Book Antiqua" w:hAnsi="Book Antiqua"/>
          <w:b/>
          <w:u w:val="single"/>
        </w:rPr>
        <w:t>LESIONS</w:t>
      </w:r>
    </w:p>
    <w:p w14:paraId="1725EC2D" w14:textId="3CBF835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asak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Pr="00690E8E">
        <w:rPr>
          <w:rFonts w:ascii="Book Antiqua" w:hAnsi="Book Antiqua"/>
        </w:rPr>
        <w:fldChar w:fldCharType="begin">
          <w:fldData xml:space="preserve">PEVuZE5vdGU+PENpdGU+PEF1dGhvcj5TYXNha2k8L0F1dGhvcj48WWVhcj4xOTk2PC9ZZWFyPjxS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XNha2k8L0F1dGhvcj48WWVhcj4xOTk2PC9ZZWFyPjxS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4" w:tooltip="Sasaki, 1996 #334" w:history="1">
        <w:r w:rsidRPr="00690E8E">
          <w:rPr>
            <w:rFonts w:ascii="Book Antiqua" w:hAnsi="Book Antiqua"/>
            <w:noProof/>
            <w:vertAlign w:val="superscript"/>
          </w:rPr>
          <w:t>1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</w:t>
      </w:r>
      <w:r w:rsidRPr="00690E8E">
        <w:rPr>
          <w:rFonts w:ascii="Book Antiqua" w:hAnsi="Book Antiqua"/>
        </w:rPr>
        <w:t>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ea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va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r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en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3A)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emonstrated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Histological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bviou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ryp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bscesse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uodenum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ubsequent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ody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uggest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atients</w:t>
      </w:r>
      <w:r w:rsidRPr="003F0373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ywgNDYsIDQ4LTUyXTwvc3R5bGU+PC9EaXNwbGF5VGV4dD48cmVjb3JkPjxyZWMtbnVtYmVy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U5MTMtNTwvcGFnZXM+PHZvbHVtZT4xMjwvdm9sdW1lPjxudW1iZXI+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yNjgtNzQ8L3BhZ2VzPjx2b2x1bWU+MjI8L3ZvbHVtZT48bnVtYmVyPjQ8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 </w:instrText>
      </w:r>
      <w:r w:rsidRPr="003F0373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ywgNDYsIDQ4LTUyXTwvc3R5bGU+PC9EaXNwbGF5VGV4dD48cmVjb3JkPjxyZWMtbnVtYmVy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U5MTMtNTwvcGFnZXM+PHZvbHVtZT4xMjwvdm9sdW1lPjxudW1iZXI+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yNjgtNzQ8L3BhZ2VzPjx2b2x1bWU+MjI8L3ZvbHVtZT48bnVtYmVyPjQ8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.DATA </w:instrText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separate"/>
      </w:r>
      <w:r w:rsidRPr="003F0373">
        <w:rPr>
          <w:rFonts w:ascii="Book Antiqua" w:hAnsi="Book Antiqua"/>
          <w:noProof/>
          <w:vertAlign w:val="superscript"/>
        </w:rPr>
        <w:t>[</w:t>
      </w:r>
      <w:hyperlink w:anchor="_ENREF_13" w:tooltip="Tobin, 2001 #80" w:history="1">
        <w:r w:rsidRPr="003F0373">
          <w:rPr>
            <w:rFonts w:ascii="Book Antiqua" w:hAnsi="Book Antiqua"/>
            <w:noProof/>
            <w:vertAlign w:val="superscript"/>
          </w:rPr>
          <w:t>13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3F0373">
          <w:rPr>
            <w:rFonts w:ascii="Book Antiqua" w:hAnsi="Book Antiqua"/>
            <w:noProof/>
            <w:vertAlign w:val="superscript"/>
          </w:rPr>
          <w:t>46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3F0373">
          <w:rPr>
            <w:rFonts w:ascii="Book Antiqua" w:hAnsi="Book Antiqua"/>
            <w:noProof/>
            <w:vertAlign w:val="superscript"/>
          </w:rPr>
          <w:t>48-52</w:t>
        </w:r>
      </w:hyperlink>
      <w:r w:rsidRPr="003F0373">
        <w:rPr>
          <w:rFonts w:ascii="Book Antiqua" w:hAnsi="Book Antiqua"/>
          <w:noProof/>
          <w:vertAlign w:val="superscript"/>
        </w:rPr>
        <w:t>]</w:t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recently,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ncep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(UGDL)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GD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roposed</w:t>
      </w:r>
      <w:r w:rsidRPr="003F0373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1M108L3N0eWxlPjwvRGlzcGxheVRleHQ+PHJlY29yZD48cmVjLW51bWJlcj4zMDI8L3Jl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jY4LTc0PC9wYWdlcz48dm9sdW1l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 </w:instrText>
      </w:r>
      <w:r w:rsidRPr="003F0373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1M108L3N0eWxlPjwvRGlzcGxheVRleHQ+PHJlY29yZD48cmVjLW51bWJlcj4zMDI8L3Jl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jY4LTc0PC9wYWdlcz48dm9sdW1l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==
</w:fldData>
        </w:fldChar>
      </w:r>
      <w:r w:rsidRPr="003F0373">
        <w:rPr>
          <w:rFonts w:ascii="Book Antiqua" w:hAnsi="Book Antiqua"/>
        </w:rPr>
        <w:instrText xml:space="preserve"> ADDIN EN.CITE.DATA </w:instrText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</w:r>
      <w:r w:rsidRPr="003F0373">
        <w:rPr>
          <w:rFonts w:ascii="Book Antiqua" w:hAnsi="Book Antiqua"/>
        </w:rPr>
        <w:fldChar w:fldCharType="separate"/>
      </w:r>
      <w:r w:rsidRPr="003F0373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3F0373">
          <w:rPr>
            <w:rFonts w:ascii="Book Antiqua" w:hAnsi="Book Antiqua"/>
            <w:noProof/>
            <w:vertAlign w:val="superscript"/>
          </w:rPr>
          <w:t>46</w:t>
        </w:r>
      </w:hyperlink>
      <w:r w:rsidR="003F0373">
        <w:rPr>
          <w:rFonts w:ascii="Book Antiqua" w:hAnsi="Book Antiqua"/>
          <w:noProof/>
          <w:vertAlign w:val="superscript"/>
        </w:rPr>
        <w:t>,</w:t>
      </w:r>
      <w:hyperlink w:anchor="_ENREF_53" w:tooltip="Li, 2019 #309" w:history="1">
        <w:r w:rsidRPr="003F0373">
          <w:rPr>
            <w:rFonts w:ascii="Book Antiqua" w:hAnsi="Book Antiqua"/>
            <w:noProof/>
            <w:vertAlign w:val="superscript"/>
          </w:rPr>
          <w:t>53</w:t>
        </w:r>
      </w:hyperlink>
      <w:r w:rsidRPr="003F0373">
        <w:rPr>
          <w:rFonts w:ascii="Book Antiqua" w:hAnsi="Book Antiqua"/>
          <w:noProof/>
          <w:vertAlign w:val="superscript"/>
        </w:rPr>
        <w:t>]</w:t>
      </w:r>
      <w:r w:rsidRPr="003F0373">
        <w:rPr>
          <w:rFonts w:ascii="Book Antiqua" w:hAnsi="Book Antiqua"/>
        </w:rPr>
        <w:fldChar w:fldCharType="end"/>
      </w:r>
      <w:r w:rsidRPr="003F0373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GD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ncludes: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>T</w:t>
      </w:r>
      <w:r w:rsidR="003B3E92" w:rsidRPr="003F0373">
        <w:rPr>
          <w:rFonts w:ascii="Book Antiqua" w:hAnsi="Book Antiqua"/>
        </w:rPr>
        <w:t>he</w:t>
      </w:r>
      <w:r w:rsidR="003B3E92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m</w:t>
      </w:r>
      <w:r w:rsidRPr="003F0373">
        <w:rPr>
          <w:rFonts w:ascii="Book Antiqua" w:hAnsi="Book Antiqua"/>
        </w:rPr>
        <w:t>prove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examination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3F0373">
        <w:rPr>
          <w:rFonts w:ascii="Book Antiqua" w:hAnsi="Book Antiqua"/>
        </w:rPr>
        <w:t>Neverth</w:t>
      </w:r>
      <w:r w:rsidRPr="00690E8E">
        <w:rPr>
          <w:rFonts w:ascii="Book Antiqua" w:hAnsi="Book Antiqua"/>
        </w:rPr>
        <w:t>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gor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j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D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nisolon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ouchitis</w:t>
      </w:r>
      <w:proofErr w:type="spellEnd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t-col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tu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top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od</w: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C01Nl08L3N0eWxlPjwvRGlzcGxheVRleHQ+PHJlY29yZD48cmVjLW51bWJl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yMDktMTI8L3BhZ2VzPjx2b2x1bWU+OTI8L3ZvbHVtZT48bnVtYmVyPjc8L251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C01Nl08L3N0eWxlPjwvRGlzcGxheVRleHQ+PHJlY29yZD48cmVjLW51bWJl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yMDktMTI8L3BhZ2VzPjx2b2x1bWU+OTI8L3ZvbHVtZT48bnVtYmVyPjc8L251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4" w:tooltip="García Gavilán, 2017 #333" w:history="1">
        <w:r w:rsidRPr="00690E8E">
          <w:rPr>
            <w:rFonts w:ascii="Book Antiqua" w:hAnsi="Book Antiqua"/>
            <w:noProof/>
            <w:vertAlign w:val="superscript"/>
          </w:rPr>
          <w:t>54-5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24E23CBC" w14:textId="77777777" w:rsidR="003F0373" w:rsidRDefault="003F0373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1640CF97" w14:textId="7973692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Gastritis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or</w:t>
      </w:r>
      <w:r w:rsidR="002C0363">
        <w:rPr>
          <w:rFonts w:ascii="Book Antiqua" w:hAnsi="Book Antiqua"/>
          <w:b/>
          <w:i/>
        </w:rPr>
        <w:t xml:space="preserve"> </w:t>
      </w:r>
      <w:proofErr w:type="spellStart"/>
      <w:r w:rsidRPr="00690E8E">
        <w:rPr>
          <w:rFonts w:ascii="Book Antiqua" w:hAnsi="Book Antiqua"/>
          <w:b/>
          <w:i/>
        </w:rPr>
        <w:t>gastroduodenitis</w:t>
      </w:r>
      <w:proofErr w:type="spellEnd"/>
    </w:p>
    <w:p w14:paraId="4F689EC8" w14:textId="57C81FDF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bookmarkStart w:id="13" w:name="OLE_LINK11"/>
      <w:bookmarkStart w:id="14" w:name="OLE_LINK12"/>
      <w:proofErr w:type="spellStart"/>
      <w:r w:rsidRPr="00690E8E">
        <w:rPr>
          <w:rFonts w:ascii="Book Antiqua" w:hAnsi="Book Antiqua"/>
        </w:rPr>
        <w:t>gastroduodenitis</w:t>
      </w:r>
      <w:bookmarkEnd w:id="13"/>
      <w:bookmarkEnd w:id="14"/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im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5%-19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b25uZW5iZXJnPC9BdXRob3I+PFllYXI+MjAxMDwvWWVh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2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jcyLTc8L3BhZ2VzPjx2b2x1bWU+MzQ8L3ZvbHVtZT48bnVtYmVyPjExPC9udW1i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b25uZW5iZXJnPC9BdXRob3I+PFllYXI+MjAxMDwvWWVh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jcyLTc8L3BhZ2VzPjx2b2x1bWU+MzQ8L3ZvbHVtZT48bnVtYmVyPjExPC9udW1i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E351D2">
        <w:rPr>
          <w:rFonts w:ascii="Book Antiqua" w:hAnsi="Book Antiqua"/>
          <w:noProof/>
          <w:vertAlign w:val="superscript"/>
        </w:rPr>
        <w:t>,</w:t>
      </w:r>
      <w:hyperlink w:anchor="_ENREF_57" w:tooltip="Sonnenberg, 2010 #412" w:history="1">
        <w:r w:rsidRPr="00690E8E">
          <w:rPr>
            <w:rFonts w:ascii="Book Antiqua" w:hAnsi="Book Antiqua"/>
            <w:noProof/>
            <w:vertAlign w:val="superscript"/>
          </w:rPr>
          <w:t>57-6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l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u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j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postoper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v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colectomy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Ib2VudGplbjwvQXV0aG9yPjxZZWFyPjIwMTM8L1llYXI+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41Mi03PC9wYWdlcz48dm9sdW1lPjQ3PC92b2x1bWU+PG51bWJlcj4x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b2VudGplbjwvQXV0aG9yPjxZZWFyPjIwMTM8L1llYXI+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41Mi03PC9wYWdlcz48dm9sdW1lPjQ3PC92b2x1bWU+PG51bWJlcj4x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0" w:tooltip="Hoentjen, 2013 #418" w:history="1">
        <w:r w:rsidRPr="00690E8E">
          <w:rPr>
            <w:rFonts w:ascii="Book Antiqua" w:hAnsi="Book Antiqua"/>
            <w:noProof/>
            <w:vertAlign w:val="superscript"/>
          </w:rPr>
          <w:t>6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ten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ileoanal</w:t>
      </w:r>
      <w:proofErr w:type="spellEnd"/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ouch</w:t>
      </w:r>
      <w:r w:rsidRPr="00690E8E">
        <w:rPr>
          <w:rFonts w:ascii="Book Antiqua" w:hAnsi="Book Antiqua"/>
        </w:rPr>
        <w:t>itis</w:t>
      </w:r>
      <w:proofErr w:type="spellEnd"/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</w:t>
      </w:r>
      <w:r w:rsidRPr="00690E8E">
        <w:rPr>
          <w:rFonts w:ascii="Book Antiqua" w:hAnsi="Book Antiqua"/>
        </w:rPr>
        <w:t>ancolitis</w:t>
      </w:r>
      <w:proofErr w:type="spellEnd"/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0OCwgNThdPC9zdHlsZT48L0Rpc3BsYXlUZXh0PjxyZWNvcmQ+PHJlYy1udW1iZXI+MzAy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U5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0OCwgNThdPC9zdHlsZT48L0Rpc3BsYXlUZXh0PjxyZWNvcmQ+PHJlYy1udW1iZXI+MzAy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U5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FEG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llow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x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cytosis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LCA2Mi02NF08L3N0eWxlPjwvRGlzcGxheVRleHQ+PHJlY29yZD48cmVjLW51bWJlcj4zMDQ8L3Jl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4MDgtODEwPC9wYWdlcz48dm9sdW1lPjQ5PC92b2x1bWU+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LCA2Mi02NF08L3N0eWxlPjwvRGlzcGxheVRleHQ+PHJlY29yZD48cmVjLW51bWJlcj4zMDQ8L3Jl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4MDgtODEwPC9wYWdlcz48dm9sdW1lPjQ5PC92b2x1bWU+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62" w:tooltip="Horjus Talabur Horje, 2016 #426" w:history="1">
        <w:r w:rsidRPr="00690E8E">
          <w:rPr>
            <w:rFonts w:ascii="Book Antiqua" w:hAnsi="Book Antiqua"/>
            <w:noProof/>
            <w:vertAlign w:val="superscript"/>
          </w:rPr>
          <w:t>62-6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um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crophag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a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i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k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ja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yw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</w:t>
      </w:r>
      <w:r w:rsidRPr="00EB1290">
        <w:rPr>
          <w:rFonts w:ascii="Book Antiqua" w:hAnsi="Book Antiqua"/>
        </w:rPr>
        <w:t>osa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3B),</w:t>
      </w:r>
      <w:r w:rsidR="002C0363">
        <w:rPr>
          <w:rFonts w:ascii="Book Antiqua" w:hAnsi="Book Antiqua"/>
        </w:rPr>
        <w:t xml:space="preserve"> </w:t>
      </w:r>
      <w:r w:rsidRPr="00EB1290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aramucosa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muscularis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y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ng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i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int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scrib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rk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TY3XTwvc3R5bGU+PC9EaXNwbGF5VGV4dD48cmVjb3JkPjxyZWMtbnVtYmVyPjQyMTwvcmVj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QxNS0yMDwvcGFnZXM+PHZvbHVtZT45Nzwvdm9sdW1lPjxudW1iZXI+Njwv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TY3XTwvc3R5bGU+PC9EaXNwbGF5VGV4dD48cmVjb3JkPjxyZWMtbnVtYmVyPjQyMTwvcmVj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QxNS0yMDwvcGFnZXM+PHZvbHVtZT45Nzwvdm9sdW1lPjxudW1iZXI+Njwv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-6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pin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osed</w:t>
      </w:r>
      <w:r w:rsidRPr="00690E8E">
        <w:rPr>
          <w:rFonts w:ascii="Book Antiqua" w:hAnsi="Book Antiqua"/>
        </w:rPr>
        <w:fldChar w:fldCharType="begin">
          <w:fldData xml:space="preserve">PEVuZE5vdGU+PENpdGU+PEF1dGhvcj5UaGFsaWE8L0F1dGhvcj48WWVhcj4yMDEwPC9ZZWFyPjxS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UaGFsaWE8L0F1dGhvcj48WWVhcj4yMDEwPC9ZZWFyPjxS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8" w:tooltip="Thalia, 2010 #424" w:history="1">
        <w:r w:rsidRPr="00690E8E">
          <w:rPr>
            <w:rFonts w:ascii="Book Antiqua" w:hAnsi="Book Antiqua"/>
            <w:noProof/>
            <w:vertAlign w:val="superscript"/>
          </w:rPr>
          <w:t>68</w:t>
        </w:r>
      </w:hyperlink>
      <w:r w:rsidR="00EB1290">
        <w:rPr>
          <w:rFonts w:ascii="Book Antiqua" w:hAnsi="Book Antiqua"/>
          <w:noProof/>
          <w:vertAlign w:val="superscript"/>
        </w:rPr>
        <w:t>,</w:t>
      </w:r>
      <w:hyperlink w:anchor="_ENREF_69" w:tooltip="Choi, 2017 #425" w:history="1">
        <w:r w:rsidRPr="00690E8E">
          <w:rPr>
            <w:rFonts w:ascii="Book Antiqua" w:hAnsi="Book Antiqua"/>
            <w:noProof/>
            <w:vertAlign w:val="superscript"/>
          </w:rPr>
          <w:t>6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hola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.8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XTwvc3R5bGU+PC9EaXNwbGF5VGV4dD48cmVjb3JkPjxyZWMtbnVtYmVyPjQyMTwvcmVjLW51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XTwvc3R5bGU+PC9EaXNwbGF5VGV4dD48cmVjb3JkPjxyZWMtbnVtYmVyPjQyMTwvcmVjLW51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houg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e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t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inguis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ul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reli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ildren</w: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CA3MC03Ml08L3N0eWxlPjwvRGlzcGxheVRleHQ+PHJlY29yZD48cmVjLW51bWJlcj40MjE8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0MTUtMjA8L3BhZ2VzPjx2b2x1bWU+OTc8L3ZvbHVtZT48bnVtYmVy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UyNC0zMDwvcGFnZXM+PHZvbHVtZT40Mzwvdm9sdW1l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M0Ny01MTwvcGFnZXM+PHZvbHVtZT4yODwvdm9sdW1lPjxudW1iZXI+MTA8L251bWJl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FyaWY8L0F1dGhvcj48WWVhcj4yMDAyPC9ZZWFyPjxS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UyNC0zMDwvcGFnZXM+PHZvbHVtZT40Mzwvdm9sdW1l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M0Ny01MTwvcGFnZXM+PHZvbHVtZT4yODwvdm9sdW1lPjxudW1iZXI+MTA8L251bWJl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5" w:tooltip="Sharif, 2002 #421" w:history="1">
        <w:r w:rsidRPr="00690E8E">
          <w:rPr>
            <w:rFonts w:ascii="Book Antiqua" w:hAnsi="Book Antiqua"/>
            <w:noProof/>
            <w:vertAlign w:val="superscript"/>
          </w:rPr>
          <w:t>65</w:t>
        </w:r>
      </w:hyperlink>
      <w:r w:rsidR="00EB1290">
        <w:rPr>
          <w:rFonts w:ascii="Book Antiqua" w:hAnsi="Book Antiqua" w:hint="eastAsia"/>
          <w:noProof/>
          <w:vertAlign w:val="superscript"/>
          <w:lang w:eastAsia="zh-CN"/>
        </w:rPr>
        <w:t>,</w:t>
      </w:r>
      <w:hyperlink w:anchor="_ENREF_70" w:tooltip="McHugh, 2013 #338" w:history="1">
        <w:r w:rsidRPr="00690E8E">
          <w:rPr>
            <w:rFonts w:ascii="Book Antiqua" w:hAnsi="Book Antiqua"/>
            <w:noProof/>
            <w:vertAlign w:val="superscript"/>
          </w:rPr>
          <w:t>70-7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ch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o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x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osinophi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ep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scular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e</w: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W48L0F1dGhvcj48WWVhcj4yMDEwPC9ZZWFyPjxSZWNO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8" w:tooltip="Lin, 2010 #304" w:history="1">
        <w:r w:rsidRPr="00690E8E">
          <w:rPr>
            <w:rFonts w:ascii="Book Antiqua" w:hAnsi="Book Antiqua"/>
            <w:noProof/>
            <w:vertAlign w:val="superscript"/>
          </w:rPr>
          <w:t>5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cyt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sm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ja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k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m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endrickson&lt;/Author&gt;&lt;Year&gt;2003&lt;/Year&gt;&lt;RecNum&gt;429&lt;/RecNum&gt;&lt;DisplayText&gt;&lt;style face="superscript"&gt;[73]&lt;/style&gt;&lt;/DisplayText&gt;&lt;record&gt;&lt;rec-number&gt;429&lt;/rec-number&gt;&lt;foreign-keys&gt;&lt;key app="EN" db-id="wxsvd55tx5ftroe29x4xvszz29tvwesxvtzd"&gt;429&lt;/key&gt;&lt;/foreign-keys&gt;&lt;ref-type name="Journal Article"&gt;17&lt;/ref-type&gt;&lt;contributors&gt;&lt;authors&gt;&lt;author&gt;Hendrickson&lt;/author&gt;&lt;author&gt;Barbara, A.&lt;/author&gt;&lt;/authors&gt;&lt;/contributors&gt;&lt;titles&gt;&lt;title&gt;Gastric inflammation as a feature of ulcerative colitis&lt;/title&gt;&lt;secondary-title&gt;Journal of Pediatric Gastroenterology &amp;amp; Nutrition&lt;/secondary-title&gt;&lt;/titles&gt;&lt;periodical&gt;&lt;full-title&gt;Journal of Pediatric Gastroenterology &amp;amp; Nutrition&lt;/full-title&gt;&lt;/periodical&gt;&lt;pages&gt;228-9&lt;/pages&gt;&lt;volume&gt;37&lt;/volume&gt;&lt;number&gt;3&lt;/number&gt;&lt;dates&gt;&lt;year&gt;2003&lt;/year&gt;&lt;/dates&gt;&lt;urls&gt;&lt;/urls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3" w:tooltip="Hendrickson, 2003 #429" w:history="1">
        <w:r w:rsidRPr="00690E8E">
          <w:rPr>
            <w:rFonts w:ascii="Book Antiqua" w:hAnsi="Book Antiqua"/>
            <w:noProof/>
            <w:vertAlign w:val="superscript"/>
          </w:rPr>
          <w:t>7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ma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/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-refrac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dWxsaXZhbjwvQXV0aG9yPjxZZWFyPjIwMTc8L1llYXI+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WxsaXZhbjwvQXV0aG9yPjxZZWFyPjIwMTc8L1llYXI+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61" w:tooltip="Sullivan, 2017 #419" w:history="1">
        <w:r w:rsidRPr="00690E8E">
          <w:rPr>
            <w:rFonts w:ascii="Book Antiqua" w:hAnsi="Book Antiqua"/>
            <w:noProof/>
            <w:vertAlign w:val="superscript"/>
          </w:rPr>
          <w:t>6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ab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om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way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s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o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ritt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hth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SwgNDhdPC9zdHlsZT48L0Rpc3BsYXlUZXh0PjxyZWNvcmQ+PHJlYy1udW1iZXI+MzA1PC9y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OTMtMjAxPC9wYWdlcz48dm9sdW1lPjQzPC92b2x1bWU+PG51bWJlcj4zPC9udW1iZXI+PGVkaXRp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xMSwgNDhdPC9zdHlsZT48L0Rpc3BsYXlUZXh0PjxyZWNvcmQ+PHJlYy1udW1iZXI+MzA1PC9y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193995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er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nus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Pr="00690E8E">
        <w:rPr>
          <w:rFonts w:ascii="Book Antiqua" w:hAnsi="Book Antiqua"/>
        </w:rPr>
        <w:t>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question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Helicobac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pylori</w:t>
      </w:r>
      <w:r w:rsidRPr="00690E8E">
        <w:rPr>
          <w:rFonts w:ascii="Book Antiqua" w:hAnsi="Book Antiqua"/>
        </w:rPr>
        <w:t>-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-relev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erfic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nse</w:t>
      </w:r>
      <w:r w:rsidR="002D7F24">
        <w:rPr>
          <w:rFonts w:ascii="Book Antiqua" w:hAnsi="Book Antiqua"/>
        </w:rPr>
        <w:t>r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more </w:t>
      </w:r>
      <w:r w:rsidR="002D7F2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t</w:t>
      </w:r>
      <w:r w:rsidR="002D7F24">
        <w:rPr>
          <w:rFonts w:ascii="Book Antiqua" w:hAnsi="Book Antiqua"/>
        </w:rPr>
        <w:t>hat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2D7F24">
        <w:rPr>
          <w:rFonts w:ascii="Book Antiqua" w:hAnsi="Book Antiqua"/>
        </w:rPr>
        <w:t>UC.</w:t>
      </w:r>
    </w:p>
    <w:p w14:paraId="7BA05112" w14:textId="77777777" w:rsidR="002A28CB" w:rsidRDefault="002A28CB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50530764" w14:textId="27A91E09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  <w:b/>
          <w:i/>
        </w:rPr>
        <w:t>Duodenitis</w:t>
      </w:r>
      <w:r w:rsidR="002C0363">
        <w:rPr>
          <w:rFonts w:ascii="Book Antiqua" w:hAnsi="Book Antiqua"/>
          <w:b/>
          <w:i/>
        </w:rPr>
        <w:t xml:space="preserve"> </w:t>
      </w:r>
    </w:p>
    <w:p w14:paraId="1C4F57E1" w14:textId="3383FC68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u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arg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g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960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hompson&lt;/Author&gt;&lt;Year&gt;1960&lt;/Year&gt;&lt;RecNum&gt;307&lt;/RecNum&gt;&lt;DisplayText&gt;&lt;style face="superscript"&gt;[74]&lt;/style&gt;&lt;/DisplayText&gt;&lt;record&gt;&lt;rec-number&gt;307&lt;/rec-number&gt;&lt;foreign-keys&gt;&lt;key app="EN" db-id="wt0azdx92pfefqexwvlx5d0rafw2xtdxf0ep"&gt;307&lt;/key&gt;&lt;/foreign-keys&gt;&lt;ref-type name="Journal Article"&gt;17&lt;/ref-type&gt;&lt;contributors&gt;&lt;authors&gt;&lt;author&gt;Thompson, J. W., 3rd&lt;/author&gt;&lt;author&gt;Bargen, J. A.&lt;/author&gt;&lt;/authors&gt;&lt;/contributors&gt;&lt;titles&gt;&lt;title&gt;Ulcerative duodenitis and chronic ulcerative colitis: report of two case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452-5&lt;/pages&gt;&lt;volume&gt;38&lt;/volume&gt;&lt;edition&gt;1960/03/01&lt;/edition&gt;&lt;keywords&gt;&lt;keyword&gt;*Colitis&lt;/keyword&gt;&lt;keyword&gt;Colitis, Ulcerative/*complications&lt;/keyword&gt;&lt;keyword&gt;*Disease&lt;/keyword&gt;&lt;keyword&gt;*Duodenal Diseases&lt;/keyword&gt;&lt;keyword&gt;*Duodenitis&lt;/keyword&gt;&lt;keyword&gt;*Duodenum&lt;/keyword&gt;&lt;keyword&gt;Humans&lt;/keyword&gt;&lt;/keywords&gt;&lt;dates&gt;&lt;year&gt;1960&lt;/year&gt;&lt;pub-dates&gt;&lt;date&gt;Mar&lt;/date&gt;&lt;/pub-dates&gt;&lt;/dates&gt;&lt;isbn&gt;0016-5085 (Print)&amp;#xD;0016-5085&lt;/isbn&gt;&lt;accession-num&gt;13838088&lt;/accession-num&gt;&lt;urls&gt;&lt;/urls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4" w:tooltip="Thompson, 1960 #307" w:history="1">
        <w:r w:rsidRPr="00690E8E">
          <w:rPr>
            <w:rFonts w:ascii="Book Antiqua" w:hAnsi="Book Antiqua"/>
            <w:noProof/>
            <w:vertAlign w:val="superscript"/>
          </w:rPr>
          <w:t>7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sequ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aXIuMjAxOC4wMDEyMjwvZWxlY3Ryb25pYy1yZXNvdXJjZS1udW0+PHJlbW90ZS1kYXRhYmFzZS1w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OTczPC9wYWdlcz48dm9sdW1lPjMzPC92b2x1bWU+PG51bWJlcj41PC9udW1iZXI+PGVkaXRp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ExLCAxNywgNDYsIDQ4LCA1MSwgNTMsIDc1LTgzXTwvc3R5bGU+PC9EaXNwbGF5VGV4dD48cmVj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yNjgtNzQ8L3BhZ2VzPjx2b2x1bWU+MjI8L3ZvbHVtZT48bnVtYmVyPjQ8L251bWJlcj48ZWRp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fldChar w:fldCharType="begin">
          <w:fldData xml:space="preserve">aXIuMjAxOC4wMDEyMjwvZWxlY3Ryb25pYy1yZXNvdXJjZS1udW0+PHJlbW90ZS1kYXRhYmFzZS1w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OTczPC9wYWdlcz48dm9sdW1lPjMzPC92b2x1bWU+PG51bWJlcj41PC9udW1iZXI+PGVkaXRp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" w:tooltip="Hori, 2008 #301" w:history="1">
        <w:r w:rsidRPr="00690E8E">
          <w:rPr>
            <w:rFonts w:ascii="Book Antiqua" w:hAnsi="Book Antiqua"/>
            <w:noProof/>
            <w:vertAlign w:val="superscript"/>
          </w:rPr>
          <w:t>11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17" w:tooltip="Rubenstein, 2004 #314" w:history="1">
        <w:r w:rsidRPr="00690E8E">
          <w:rPr>
            <w:rFonts w:ascii="Book Antiqua" w:hAnsi="Book Antiqua"/>
            <w:noProof/>
            <w:vertAlign w:val="superscript"/>
          </w:rPr>
          <w:t>17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51" w:tooltip="Choi, 2019 #318" w:history="1">
        <w:r w:rsidRPr="00690E8E">
          <w:rPr>
            <w:rFonts w:ascii="Book Antiqua" w:hAnsi="Book Antiqua"/>
            <w:noProof/>
            <w:vertAlign w:val="superscript"/>
          </w:rPr>
          <w:t>51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53" w:tooltip="Li, 2019 #309" w:history="1">
        <w:r w:rsidRPr="00690E8E">
          <w:rPr>
            <w:rFonts w:ascii="Book Antiqua" w:hAnsi="Book Antiqua"/>
            <w:noProof/>
            <w:vertAlign w:val="superscript"/>
          </w:rPr>
          <w:t>53</w:t>
        </w:r>
      </w:hyperlink>
      <w:r w:rsidR="00AC0DF9">
        <w:rPr>
          <w:rFonts w:ascii="Book Antiqua" w:hAnsi="Book Antiqua"/>
          <w:noProof/>
          <w:vertAlign w:val="superscript"/>
        </w:rPr>
        <w:t>,</w:t>
      </w:r>
      <w:hyperlink w:anchor="_ENREF_75" w:tooltip="Endo, 2012 #308" w:history="1">
        <w:r w:rsidRPr="00690E8E">
          <w:rPr>
            <w:rFonts w:ascii="Book Antiqua" w:hAnsi="Book Antiqua"/>
            <w:noProof/>
            <w:vertAlign w:val="superscript"/>
          </w:rPr>
          <w:t>75-8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</w:t>
      </w:r>
      <w:r w:rsidRPr="00690E8E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mai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peps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t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v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aGVuPC9BdXRob3I+PFllYXI+MjAwOTwvWWVhcj48UmVj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VuPC9BdXRob3I+PFllYXI+MjAwOTwvWWVhcj48UmVj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9" w:tooltip="Shen, 2009 #321" w:history="1">
        <w:r w:rsidRPr="00690E8E">
          <w:rPr>
            <w:rFonts w:ascii="Book Antiqua" w:hAnsi="Book Antiqua"/>
            <w:noProof/>
            <w:vertAlign w:val="superscript"/>
          </w:rPr>
          <w:t>5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ab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qui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ectomy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esting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in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eoa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ouchitis</w:t>
      </w:r>
      <w:proofErr w:type="spellEnd"/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0OF08L3N0eWxlPjwvRGlzcGxheVRleHQ+PHJlY29yZD48cmVjLW51bWJlcj4zMDU8L3JlYy1u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1OTEzLTU8L3BhZ2VzPjx2b2x1bWU+MTI8L3ZvbHVtZT48bnVtYmVyPjM2PC9udW1iZXI+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Ja2V1Y2hpPC9BdXRob3I+PFllYXI+MjAwNjwvWWVhcj48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1OTEzLTU8L3BhZ2VzPjx2b2x1bWU+MTI8L3ZvbHVtZT48bnVtYmVyPjM2PC9udW1iZXI+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8" w:tooltip="Ikeuchi, 2006 #305" w:history="1">
        <w:r w:rsidRPr="00690E8E">
          <w:rPr>
            <w:rFonts w:ascii="Book Antiqua" w:hAnsi="Book Antiqua"/>
            <w:noProof/>
            <w:vertAlign w:val="superscript"/>
          </w:rPr>
          <w:t>4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iq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1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4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d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ouchitis</w:t>
      </w:r>
      <w:proofErr w:type="spellEnd"/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a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re </w:t>
      </w:r>
      <w:r w:rsidRPr="00690E8E">
        <w:rPr>
          <w:rFonts w:ascii="Book Antiqua" w:hAnsi="Book Antiqua"/>
        </w:rPr>
        <w:t>diver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dem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ranula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agi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c</w:t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racteris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e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 xml:space="preserve">a </w:t>
      </w:r>
      <w:r w:rsidRPr="00690E8E">
        <w:rPr>
          <w:rFonts w:ascii="Book Antiqua" w:hAnsi="Book Antiqua"/>
        </w:rPr>
        <w:t>di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n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utrophil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land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ormation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ro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ati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Valdez&lt;/Author&gt;&lt;Year&gt;2000&lt;/Year&gt;&lt;RecNum&gt;312&lt;/RecNum&gt;&lt;DisplayText&gt;&lt;style face="superscript"&gt;[78]&lt;/style&gt;&lt;/DisplayText&gt;&lt;record&gt;&lt;rec-number&gt;312&lt;/rec-number&gt;&lt;foreign-keys&gt;&lt;key app="EN" db-id="wt0azdx92pfefqexwvlx5d0rafw2xtdxf0ep"&gt;312&lt;/key&gt;&lt;/foreign-keys&gt;&lt;ref-type name="Journal Article"&gt;17&lt;/ref-type&gt;&lt;contributors&gt;&lt;authors&gt;&lt;author&gt;Valdez, R.&lt;/author&gt;&lt;author&gt;Appelman, H. D.&lt;/author&gt;&lt;author&gt;Bronner, M. P.&lt;/author&gt;&lt;author&gt;Greenson, J. K.&lt;/author&gt;&lt;/authors&gt;&lt;/contributors&gt;&lt;auth-address&gt;University of Michigan Health System, Department of Pathology, Ann Arbor 48109-0054, USA.&lt;/auth-address&gt;&lt;titles&gt;&lt;title&gt;Diffuse duodenitis associated with ulcerative colitis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1407-13&lt;/pages&gt;&lt;volume&gt;24&lt;/volume&gt;&lt;number&gt;10&lt;/number&gt;&lt;edition&gt;2000/10/07&lt;/edition&gt;&lt;keywords&gt;&lt;keyword&gt;Adolescent&lt;/keyword&gt;&lt;keyword&gt;Adult&lt;/keyword&gt;&lt;keyword&gt;Biopsy&lt;/keyword&gt;&lt;keyword&gt;Child&lt;/keyword&gt;&lt;keyword&gt;Colectomy&lt;/keyword&gt;&lt;keyword&gt;Colitis, Ulcerative/*complications/pathology/surgery&lt;/keyword&gt;&lt;keyword&gt;Crohn Disease/etiology&lt;/keyword&gt;&lt;keyword&gt;Duodenitis/*etiology/pathology&lt;/keyword&gt;&lt;keyword&gt;Endoscopy, Gastrointestinal&lt;/keyword&gt;&lt;keyword&gt;Female&lt;/keyword&gt;&lt;keyword&gt;Follow-Up Studies&lt;/keyword&gt;&lt;keyword&gt;Humans&lt;/keyword&gt;&lt;keyword&gt;Male&lt;/keyword&gt;&lt;keyword&gt;Middle Aged&lt;/keyword&gt;&lt;keyword&gt;Treatment Outcome&lt;/keyword&gt;&lt;/keywords&gt;&lt;dates&gt;&lt;year&gt;2000&lt;/year&gt;&lt;pub-dates&gt;&lt;date&gt;Oct&lt;/date&gt;&lt;/pub-dates&gt;&lt;/dates&gt;&lt;isbn&gt;0147-5185 (Print)&amp;#xD;0147-5185&lt;/isbn&gt;&lt;accession-num&gt;11023103&lt;/accession-num&gt;&lt;urls&gt;&lt;/urls&gt;&lt;electronic-resource-num&gt;10.1097/00000478-200010000-00011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8" w:tooltip="Valdez, 2000 #312" w:history="1">
        <w:r w:rsidRPr="00690E8E">
          <w:rPr>
            <w:rFonts w:ascii="Book Antiqua" w:hAnsi="Book Antiqua"/>
            <w:noProof/>
            <w:vertAlign w:val="superscript"/>
          </w:rPr>
          <w:t>7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+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8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+)</w:t>
      </w:r>
      <w:r w:rsidR="002C0363">
        <w:rPr>
          <w:rFonts w:ascii="Book Antiqua" w:hAnsi="Book Antiqua" w:hint="eastAsia"/>
          <w:lang w:eastAsia="zh-CN"/>
        </w:rPr>
        <w:t xml:space="preserve"> </w:t>
      </w:r>
      <w:r w:rsidR="007D4674">
        <w:rPr>
          <w:rFonts w:ascii="Book Antiqua" w:hAnsi="Book Antiqua"/>
        </w:rPr>
        <w:t>IE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nonucle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r</w:t>
      </w:r>
      <w:r w:rsidRPr="00690E8E">
        <w:rPr>
          <w:rFonts w:ascii="Book Antiqua" w:hAnsi="Book Antiqua"/>
        </w:rPr>
        <w:t>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Pr="00690E8E">
        <w:rPr>
          <w:rFonts w:ascii="Book Antiqua" w:hAnsi="Book Antiqua"/>
        </w:rPr>
        <w:fldChar w:fldCharType="begin">
          <w:fldData xml:space="preserve">PEVuZE5vdGU+PENpdGU+PEF1dGhvcj5QYXR0ZXJzb248L0F1dGhvcj48WWVhcj4yMDE1PC9ZZWFy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YXR0ZXJzb248L0F1dGhvcj48WWVhcj4yMDE1PC9ZZWFy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4" w:tooltip="Patterson, 2015 #322" w:history="1">
        <w:r w:rsidRPr="00690E8E">
          <w:rPr>
            <w:rFonts w:ascii="Book Antiqua" w:hAnsi="Book Antiqua"/>
            <w:noProof/>
            <w:vertAlign w:val="superscript"/>
          </w:rPr>
          <w:t>84</w:t>
        </w:r>
      </w:hyperlink>
      <w:r w:rsidR="00053F99">
        <w:rPr>
          <w:rFonts w:ascii="Book Antiqua" w:hAnsi="Book Antiqua"/>
          <w:noProof/>
          <w:vertAlign w:val="superscript"/>
        </w:rPr>
        <w:t>,</w:t>
      </w:r>
      <w:hyperlink w:anchor="_ENREF_85" w:tooltip="Vidali, 2010 #323" w:history="1">
        <w:r w:rsidRPr="00690E8E">
          <w:rPr>
            <w:rFonts w:ascii="Book Antiqua" w:hAnsi="Book Antiqua"/>
            <w:noProof/>
            <w:vertAlign w:val="superscript"/>
          </w:rPr>
          <w:t>8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mmar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dentif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aspecific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pill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scop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verlap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ia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p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-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uodeniti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ciousn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gno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peci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l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desprea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eri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comitant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ouchitis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terocolitis.</w:t>
      </w:r>
    </w:p>
    <w:p w14:paraId="2AEB1055" w14:textId="77777777" w:rsidR="00482F8E" w:rsidRDefault="00482F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16DE4C32" w14:textId="33171358" w:rsidR="00690E8E" w:rsidRPr="00482F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482F8E">
        <w:rPr>
          <w:rFonts w:ascii="Book Antiqua" w:hAnsi="Book Antiqua"/>
          <w:b/>
          <w:u w:val="single"/>
        </w:rPr>
        <w:t>PATHOGENESIS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482F8E">
        <w:rPr>
          <w:rFonts w:ascii="Book Antiqua" w:hAnsi="Book Antiqua"/>
          <w:b/>
          <w:u w:val="single"/>
        </w:rPr>
        <w:t>OF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482F8E">
        <w:rPr>
          <w:rFonts w:ascii="Book Antiqua" w:hAnsi="Book Antiqua"/>
          <w:b/>
          <w:u w:val="single"/>
        </w:rPr>
        <w:t>UC</w:t>
      </w:r>
    </w:p>
    <w:p w14:paraId="691DE04B" w14:textId="232478BC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lie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termin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</w:t>
      </w:r>
      <w:r w:rsidRPr="00690E8E">
        <w:rPr>
          <w:rFonts w:ascii="Book Antiqua" w:hAnsi="Book Antiqua"/>
        </w:rPr>
        <w:t>mple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bin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tion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</w:t>
      </w:r>
      <w:r w:rsidRPr="00690E8E">
        <w:rPr>
          <w:rFonts w:ascii="Book Antiqua" w:hAnsi="Book Antiqua"/>
        </w:rPr>
        <w:t>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s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urba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hola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por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r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mul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ama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c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usa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</w:p>
    <w:p w14:paraId="3A329E0C" w14:textId="77777777" w:rsidR="00461540" w:rsidRDefault="004615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42E6156A" w14:textId="40655936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b/>
          <w:i/>
        </w:rPr>
        <w:t>and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host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factors</w:t>
      </w:r>
    </w:p>
    <w:p w14:paraId="0FD0624C" w14:textId="371B4FAC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knowledge</w:t>
      </w:r>
      <w:r w:rsidRPr="00690E8E">
        <w:rPr>
          <w:rFonts w:ascii="Book Antiqua" w:hAnsi="Book Antiqua"/>
        </w:rPr>
        <w:t>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velop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rldwi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Pr="00690E8E">
        <w:rPr>
          <w:rFonts w:ascii="Book Antiqua" w:hAnsi="Book Antiqua"/>
        </w:rPr>
        <w:fldChar w:fldCharType="begin">
          <w:fldData xml:space="preserve">PEVuZE5vdGU+PENpdGU+PEF1dGhvcj5Qb3J0ZXI8L0F1dGhvcj48WWVhcj4yMDIwPC9ZZWFyPjxS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xNzU2LTE3NzA8L3BhZ2VzPjx2b2x1bWU+Mzg5PC92b2x1bWU+PG51bWJlcj4xMDA4MDwvbnVt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b3J0ZXI8L0F1dGhvcj48WWVhcj4yMDIwPC9ZZWFyPjxS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6" w:tooltip="Porter, 2020 #24" w:history="1">
        <w:r w:rsidRPr="00690E8E">
          <w:rPr>
            <w:rFonts w:ascii="Book Antiqua" w:hAnsi="Book Antiqua"/>
            <w:noProof/>
            <w:vertAlign w:val="superscript"/>
          </w:rPr>
          <w:t>86</w:t>
        </w:r>
      </w:hyperlink>
      <w:r w:rsidR="00461540">
        <w:rPr>
          <w:rFonts w:ascii="Book Antiqua" w:hAnsi="Book Antiqua"/>
          <w:noProof/>
          <w:vertAlign w:val="superscript"/>
        </w:rPr>
        <w:t>,</w:t>
      </w:r>
      <w:hyperlink w:anchor="_ENREF_87" w:tooltip="Ungaro, 2017 #26" w:history="1">
        <w:r w:rsidRPr="00690E8E">
          <w:rPr>
            <w:rFonts w:ascii="Book Antiqua" w:hAnsi="Book Antiqua"/>
            <w:noProof/>
            <w:vertAlign w:val="superscript"/>
          </w:rPr>
          <w:t>8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tec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ster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or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20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ntur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Kirsner&lt;/Author&gt;&lt;Year&gt;1988&lt;/Year&gt;&lt;RecNum&gt;27&lt;/RecNum&gt;&lt;DisplayText&gt;&lt;style face="superscript"&gt;[88]&lt;/style&gt;&lt;/DisplayText&gt;&lt;record&gt;&lt;rec-number&gt;27&lt;/rec-number&gt;&lt;foreign-keys&gt;&lt;key app="EN" db-id="rxtrp2e5hx5rvme225tx9fppfrz959xvea2a"&gt;27&lt;/key&gt;&lt;/foreign-keys&gt;&lt;ref-type name="Journal Article"&gt;17&lt;/ref-type&gt;&lt;contributors&gt;&lt;authors&gt;&lt;author&gt;Kirsner, J. B.&lt;/author&gt;&lt;/authors&gt;&lt;/contributors&gt;&lt;auth-address&gt;University of Chicago, Department of Medicine, Illinois 60637.&lt;/auth-address&gt;&lt;titles&gt;&lt;title&gt;Historical aspects of inflammatory bowel disease&lt;/title&gt;&lt;secondary-title&gt;J Clin Gastroenterol&lt;/secondary-title&gt;&lt;alt-title&gt;Journal of clinical gastroenterology&lt;/alt-title&gt;&lt;/titles&gt;&lt;periodical&gt;&lt;full-title&gt;J Clin Gastroenterol&lt;/full-title&gt;&lt;abbr-1&gt;Journal of clinical gastroenterology&lt;/abbr-1&gt;&lt;/periodical&gt;&lt;alt-periodical&gt;&lt;full-title&gt;J Clin Gastroenterol&lt;/full-title&gt;&lt;abbr-1&gt;Journal of clinical gastroenterology&lt;/abbr-1&gt;&lt;/alt-periodical&gt;&lt;pages&gt;286-97&lt;/pages&gt;&lt;volume&gt;10&lt;/volume&gt;&lt;number&gt;3&lt;/number&gt;&lt;edition&gt;1988/06/01&lt;/edition&gt;&lt;keywords&gt;&lt;keyword&gt;Colitis, Ulcerative/history&lt;/keyword&gt;&lt;keyword&gt;Crohn Disease/history&lt;/keyword&gt;&lt;keyword&gt;History, 18th Century&lt;/keyword&gt;&lt;keyword&gt;History, 19th Century&lt;/keyword&gt;&lt;keyword&gt;History, 20th Century&lt;/keyword&gt;&lt;keyword&gt;History, Ancient&lt;/keyword&gt;&lt;keyword&gt;Humans&lt;/keyword&gt;&lt;keyword&gt;Inflammatory Bowel Diseases/etiology/*history&lt;/keyword&gt;&lt;/keywords&gt;&lt;dates&gt;&lt;year&gt;1988&lt;/year&gt;&lt;pub-dates&gt;&lt;date&gt;Jun&lt;/date&gt;&lt;/pub-dates&gt;&lt;/dates&gt;&lt;isbn&gt;0192-0790 (Print)&amp;#xD;0192-0790&lt;/isbn&gt;&lt;accession-num&gt;2980764&lt;/accession-num&gt;&lt;urls&gt;&lt;/urls&gt;&lt;electronic-resource-num&gt;10.1097/00004836-198806000-00012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8" w:tooltip="Kirsner, 1988 #27" w:history="1">
        <w:r w:rsidRPr="00690E8E">
          <w:rPr>
            <w:rFonts w:ascii="Book Antiqua" w:hAnsi="Book Antiqua"/>
            <w:noProof/>
            <w:vertAlign w:val="superscript"/>
          </w:rPr>
          <w:t>8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ccur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rb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zon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s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lower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sterniz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company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rbaniz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den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llu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bio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ag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riger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t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anitation</w:t>
      </w:r>
      <w:r w:rsidR="003B3E92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w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e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gard</w:t>
      </w:r>
      <w:r w:rsidRPr="00690E8E">
        <w:rPr>
          <w:rFonts w:ascii="Book Antiqua" w:hAnsi="Book Antiqua"/>
        </w:rPr>
        <w:t>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ibu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Pr="00690E8E">
        <w:rPr>
          <w:rFonts w:ascii="Book Antiqua" w:hAnsi="Book Antiqua"/>
        </w:rPr>
        <w:fldChar w:fldCharType="begin">
          <w:fldData xml:space="preserve">PEVuZE5vdGU+PENpdGU+PEF1dGhvcj5LYXBsYW48L0F1dGhvcj48WWVhcj4yMDE3PC9ZZWFyPjxS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MxMy0zMjEuZTI8L3BhZ2VzPjx2b2x1bWU+MTUyPC92b2x1bWU+PG51bWJl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LYXBsYW48L0F1dGhvcj48WWVhcj4yMDE3PC9ZZWFyPjxS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MxMy0zMjEuZTI8L3BhZ2VzPjx2b2x1bWU+MTUyPC92b2x1bWU+PG51bWJl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9" w:tooltip="Kaplan, 2017 #28" w:history="1">
        <w:r w:rsidRPr="00690E8E">
          <w:rPr>
            <w:rFonts w:ascii="Book Antiqua" w:hAnsi="Book Antiqua"/>
            <w:noProof/>
            <w:vertAlign w:val="superscript"/>
          </w:rPr>
          <w:t>8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igaret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ong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ere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a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m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smok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ab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ff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rse</w:t>
      </w:r>
      <w:r w:rsidRPr="00690E8E">
        <w:rPr>
          <w:rFonts w:ascii="Book Antiqua" w:hAnsi="Book Antiqua"/>
        </w:rPr>
        <w:fldChar w:fldCharType="begin">
          <w:fldData xml:space="preserve">PEVuZE5vdGU+PENpdGU+PEF1dGhvcj5BbmFudGhha3Jpc2huYW48L0F1dGhvcj48WWVhcj4yMDE1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yMDUtMTc8L3Bh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NzE3LTIxPC9wYWdlcz48dm9sdW1lPjQ2PC92b2x1bWU+PG51bWJlcj44PC9udW1iZXI+PGVkaXRp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bmFudGhha3Jpc2huYW48L0F1dGhvcj48WWVhcj4yMDE1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yMDUtMTc8L3Bh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NzE3LTIxPC9wYWdlcz48dm9sdW1lPjQ2PC92b2x1bWU+PG51bWJlcj44PC9udW1iZXI+PGVkaXRp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0" w:tooltip="Ananthakrishnan, 2015 #29" w:history="1">
        <w:r w:rsidRPr="00690E8E">
          <w:rPr>
            <w:rFonts w:ascii="Book Antiqua" w:hAnsi="Book Antiqua"/>
            <w:noProof/>
            <w:vertAlign w:val="superscript"/>
          </w:rPr>
          <w:t>90-9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endectom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</w:t>
      </w:r>
      <w:r w:rsidRPr="00690E8E">
        <w:rPr>
          <w:rFonts w:ascii="Book Antiqua" w:hAnsi="Book Antiqua"/>
        </w:rPr>
        <w:t>nsidered</w:t>
      </w:r>
      <w:r w:rsidR="002C0363">
        <w:rPr>
          <w:rFonts w:ascii="Book Antiqua" w:hAnsi="Book Antiqua"/>
        </w:rPr>
        <w:t xml:space="preserve"> </w:t>
      </w:r>
      <w:r w:rsidR="003B3E92">
        <w:rPr>
          <w:rFonts w:ascii="Book Antiqua" w:hAnsi="Book Antiqua"/>
        </w:rPr>
        <w:t>to 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t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ture</w:t>
      </w:r>
      <w:r w:rsidR="002C0363">
        <w:rPr>
          <w:rFonts w:ascii="Book Antiqua" w:hAnsi="Book Antiqua"/>
        </w:rPr>
        <w:t xml:space="preserve"> </w:t>
      </w:r>
      <w:r w:rsidR="003B3E92" w:rsidRPr="00690E8E">
        <w:rPr>
          <w:rFonts w:ascii="Book Antiqua" w:hAnsi="Book Antiqua"/>
        </w:rPr>
        <w:t>develop</w:t>
      </w:r>
      <w:r w:rsidR="003B3E92">
        <w:rPr>
          <w:rFonts w:ascii="Book Antiqua" w:hAnsi="Book Antiqua"/>
        </w:rPr>
        <w:t xml:space="preserve">ment of </w:t>
      </w:r>
      <w:proofErr w:type="gramStart"/>
      <w:r w:rsidRPr="00690E8E">
        <w:rPr>
          <w:rFonts w:ascii="Book Antiqua" w:hAnsi="Book Antiqua"/>
        </w:rPr>
        <w:t>UC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TYWhhbWk8L0F1dGhvcj48WWVhcj4yMDE2PC9ZZWFyPjxS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YzLTk8L3BhZ2VzPjx2b2x1bWU+MTEx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WhhbWk8L0F1dGhvcj48WWVhcj4yMDE2PC9ZZWFyPjxS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YzLTk8L3BhZ2VzPjx2b2x1bWU+MTEx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3" w:tooltip="Sahami, 2016 #32" w:history="1">
        <w:r w:rsidRPr="00690E8E">
          <w:rPr>
            <w:rFonts w:ascii="Book Antiqua" w:hAnsi="Book Antiqua"/>
            <w:noProof/>
            <w:vertAlign w:val="superscript"/>
          </w:rPr>
          <w:t>9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857A878" w14:textId="77777777" w:rsidR="00461540" w:rsidRDefault="004615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65E6D989" w14:textId="2832DAC8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Genetic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variants</w:t>
      </w:r>
      <w:r w:rsidR="002C0363">
        <w:rPr>
          <w:rFonts w:ascii="Book Antiqua" w:hAnsi="Book Antiqua"/>
          <w:b/>
          <w:i/>
        </w:rPr>
        <w:t xml:space="preserve"> </w:t>
      </w:r>
    </w:p>
    <w:p w14:paraId="643443B8" w14:textId="74D715E6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omina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ogniz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o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requ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nts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D44F63" w:rsidRPr="00690E8E">
        <w:rPr>
          <w:rFonts w:ascii="Book Antiqua" w:hAnsi="Book Antiqua"/>
        </w:rPr>
        <w:t xml:space="preserve">susceptibility </w:t>
      </w:r>
      <w:r w:rsidR="00D44F63">
        <w:rPr>
          <w:rFonts w:ascii="Book Antiqua" w:hAnsi="Book Antiqua"/>
        </w:rPr>
        <w:t xml:space="preserve">to </w:t>
      </w:r>
      <w:proofErr w:type="gramStart"/>
      <w:r w:rsidRPr="00690E8E">
        <w:rPr>
          <w:rFonts w:ascii="Book Antiqua" w:hAnsi="Book Antiqua"/>
        </w:rPr>
        <w:t>UC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MaXU8L0F1dGhvcj48WWVhcj4yMDE1PC9ZZWFyPjxSZWNO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c5LTk4NjwvcGFnZXM+
PHZvbHVtZT40Nzwvdm9sdW1lPjxudW1iZXI+OTwvbnVtYmVyPjxlZGl0aW9uPjIwMTUvMDcvMjE8
L2VkaXRpb24+PGtleXdvcmRzPjxrZXl3b3JkPkNhc2UtQ29udHJvbCBTdHVkaWVzPC9rZXl3b3Jk
PjxrZXl3b3JkPkNvbGl0aXMsIFVsY2VyYXRpdmUvKmdlbmV0aWNzPC9rZXl3b3JkPjxrZXl3b3Jk
PkNyb2huIERpc2Vhc2UvKmdlbmV0aWN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lBvbHltb3JwaGlzbSwgU2luZ2xlIE51Y2xlb3RpZGU8L2tleXdvcmQ+PGtleXdvcmQ+Umlz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3OTktODA0PC9wYWdlcz48dm9sdW1lPjU4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aXU8L0F1dGhvcj48WWVhcj4yMDE1PC9ZZWFyPjxSZWNO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c5LTk4NjwvcGFnZXM+
PHZvbHVtZT40Nzwvdm9sdW1lPjxudW1iZXI+OTwvbnVtYmVyPjxlZGl0aW9uPjIwMTUvMDcvMjE8
L2VkaXRpb24+PGtleXdvcmRzPjxrZXl3b3JkPkNhc2UtQ29udHJvbCBTdHVkaWVzPC9rZXl3b3Jk
PjxrZXl3b3JkPkNvbGl0aXMsIFVsY2VyYXRpdmUvKmdlbmV0aWNzPC9rZXl3b3JkPjxrZXl3b3Jk
PkNyb2huIERpc2Vhc2UvKmdlbmV0aWN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lBvbHltb3JwaGlzbSwgU2luZ2xlIE51Y2xlb3RpZGU8L2tleXdvcmQ+PGtleXdvcmQ+Umlz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4" w:tooltip="Liu, 2015 #39" w:history="1">
        <w:r w:rsidRPr="00690E8E">
          <w:rPr>
            <w:rFonts w:ascii="Book Antiqua" w:hAnsi="Book Antiqua"/>
            <w:noProof/>
            <w:vertAlign w:val="superscript"/>
          </w:rPr>
          <w:t>94-9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um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uk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</w:t>
      </w:r>
      <w:r w:rsidRPr="00690E8E">
        <w:rPr>
          <w:rFonts w:ascii="Book Antiqua" w:hAnsi="Book Antiqua"/>
        </w:rPr>
        <w:fldChar w:fldCharType="begin">
          <w:fldData xml:space="preserve">PEVuZE5vdGU+PENpdGU+PEF1dGhvcj5TdWdpbXVyYTwvQXV0aG9yPjxZZWFyPjE5OTM8L1llYXI+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WdpbXVyYTwvQXV0aG9yPjxZZWFyPjE5OTM8L1llYXI+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7" w:tooltip="Sugimura, 1993 #42" w:history="1">
        <w:r w:rsidRPr="00690E8E">
          <w:rPr>
            <w:rFonts w:ascii="Book Antiqua" w:hAnsi="Book Antiqua"/>
            <w:noProof/>
            <w:vertAlign w:val="superscript"/>
          </w:rPr>
          <w:t>9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enyl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ycl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y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</w:t>
      </w:r>
      <w:r w:rsidRPr="00690E8E">
        <w:rPr>
          <w:rFonts w:ascii="Book Antiqua" w:hAnsi="Book Antiqua"/>
        </w:rPr>
        <w:fldChar w:fldCharType="begin">
          <w:fldData xml:space="preserve">PEVuZE5vdGU+PENpdGU+PEF1dGhvcj5MdW88L0F1dGhvcj48WWVhcj4yMDE3PC9ZZWFyPjxSZWNO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g2LTE5MjwvcGFn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MdW88L0F1dGhvcj48WWVhcj4yMDE3PC9ZZWFyPjxSZWNO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g2LTE5MjwvcGFn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8" w:tooltip="Luo, 2017 #43" w:history="1">
        <w:r w:rsidRPr="00690E8E">
          <w:rPr>
            <w:rFonts w:ascii="Book Antiqua" w:hAnsi="Book Antiqua"/>
            <w:noProof/>
            <w:vertAlign w:val="superscript"/>
          </w:rPr>
          <w:t>9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nction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tablis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ha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cod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</w:t>
      </w:r>
      <w:r w:rsidRPr="00690E8E">
        <w:rPr>
          <w:rFonts w:ascii="Book Antiqua" w:hAnsi="Book Antiqua"/>
        </w:rPr>
        <w:t>ytokin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way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nsing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leuk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IL)-10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-12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-23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sp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rui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m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ain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te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9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70%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mo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uto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kylo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ondylit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soriasi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Porter&lt;/Author&gt;&lt;Year&gt;2020&lt;/Year&gt;&lt;RecNum&gt;24&lt;/RecNum&gt;&lt;DisplayText&gt;&lt;style face="superscript"&gt;[86]&lt;/style&gt;&lt;/DisplayText&gt;&lt;record&gt;&lt;rec-number&gt;24&lt;/rec-number&gt;&lt;foreign-keys&gt;&lt;key app="EN" db-id="rxtrp2e5hx5rvme225tx9fppfrz959xvea2a"&gt;24&lt;/key&gt;&lt;/foreign-keys&gt;&lt;ref-type name="Journal Article"&gt;17&lt;/ref-type&gt;&lt;contributors&gt;&lt;authors&gt;&lt;author&gt;Porter, R. J.&lt;/author&gt;&lt;author&gt;Kalla, R.&lt;/author&gt;&lt;author&gt;Ho, G. T.&lt;/author&gt;&lt;/authors&gt;&lt;/contributors&gt;&lt;auth-address&gt;Edinburgh IBD Science Unit, Centre for Inflammation Research, Queens Medical Research Unit, University of Edinburgh, 47 Little France Crescent, Edinburgh, EH16 4TJ, UK.&lt;/auth-address&gt;&lt;titles&gt;&lt;title&gt;Ulcerative colitis: Recent advances in the understanding of disease pathogenesis&lt;/title&gt;&lt;/titles&gt;&lt;volume&gt;9&lt;/volume&gt;&lt;dates&gt;&lt;year&gt;2020&lt;/year&gt;&lt;/dates&gt;&lt;isbn&gt;2046-1402&lt;/isbn&gt;&lt;accession-num&gt;32399194&lt;/accession-num&gt;&lt;urls&gt;&lt;/urls&gt;&lt;electronic-resource-num&gt;10.12688/f1000research.20805.1&lt;/electronic-resource-num&gt;&lt;remote-database-provider&gt;Nlm&lt;/remote-database-provider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6" w:tooltip="Porter, 2020 #24" w:history="1">
        <w:r w:rsidRPr="00690E8E">
          <w:rPr>
            <w:rFonts w:ascii="Book Antiqua" w:hAnsi="Book Antiqua"/>
            <w:noProof/>
            <w:vertAlign w:val="superscript"/>
          </w:rPr>
          <w:t>8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veral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liber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a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3B3E92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</w:t>
      </w:r>
      <w:r w:rsidR="00DF4E37">
        <w:rPr>
          <w:rFonts w:ascii="Book Antiqua" w:hAnsi="Book Antiqua"/>
        </w:rPr>
        <w:t>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3B3E92">
        <w:rPr>
          <w:rFonts w:ascii="Book Antiqua" w:hAnsi="Book Antiqua"/>
        </w:rPr>
        <w:t xml:space="preserve"> </w:t>
      </w:r>
      <w:r w:rsidR="00DF4E37">
        <w:rPr>
          <w:rFonts w:ascii="Book Antiqua" w:hAnsi="Book Antiqua"/>
        </w:rPr>
        <w:t xml:space="preserve">when </w:t>
      </w:r>
      <w:r w:rsidRPr="00690E8E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i</w:t>
      </w:r>
      <w:r w:rsidR="002C0363">
        <w:rPr>
          <w:rFonts w:ascii="Book Antiqua" w:hAnsi="Book Antiqua"/>
        </w:rPr>
        <w:t xml:space="preserve"> </w:t>
      </w:r>
      <w:r w:rsidR="00DF4E37">
        <w:rPr>
          <w:rFonts w:ascii="Book Antiqua" w:hAnsi="Book Antiqua"/>
        </w:rPr>
        <w:t xml:space="preserve">were </w:t>
      </w:r>
      <w:r w:rsidRPr="00690E8E">
        <w:rPr>
          <w:rFonts w:ascii="Book Antiqua" w:hAnsi="Book Antiqua"/>
        </w:rPr>
        <w:t>evalu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ly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core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Lee&lt;/Author&gt;&lt;Year&gt;2019&lt;/Year&gt;&lt;RecNum&gt;45&lt;/RecNum&gt;&lt;DisplayText&gt;&lt;style face="superscript"&gt;[99]&lt;/style&gt;&lt;/DisplayText&gt;&lt;record&gt;&lt;rec-number&gt;45&lt;/rec-number&gt;&lt;foreign-keys&gt;&lt;key app="EN" db-id="rxtrp2e5hx5rvme225tx9fppfrz959xvea2a"&gt;45&lt;/key&gt;&lt;/foreign-keys&gt;&lt;ref-type name="Journal Article"&gt;17&lt;/ref-type&gt;&lt;contributors&gt;&lt;authors&gt;&lt;author&gt;Lee, H. S.&lt;/author&gt;&lt;author&gt;Cleynen, I.&lt;/author&gt;&lt;/authors&gt;&lt;/contributors&gt;&lt;auth-address&gt;Laboratory of Complex Genetics, Department of Human Genetics, KU Leuven, Herestraat 49 - box 610, 3000 Leuven, Belgium. hosu.lee@student.kuleuven.be.&amp;#xD;Department of Biochemistry and Molecular Biology, University of Ulsan College of Medicine, Seoul 05505, Korea. hosu.lee@student.kuleuven.be.&lt;/auth-address&gt;&lt;titles&gt;&lt;title&gt;Molecular Profiling of Inflammatory Bowel Disease: Is It Ready for Use in Clinical Decision-Making?&lt;/title&gt;&lt;/titles&gt;&lt;volume&gt;8&lt;/volume&gt;&lt;number&gt;6&lt;/number&gt;&lt;dates&gt;&lt;year&gt;2019&lt;/year&gt;&lt;pub-dates&gt;&lt;date&gt;Jun 4&lt;/date&gt;&lt;/pub-dates&gt;&lt;/dates&gt;&lt;isbn&gt;2073-4409 (Print)&amp;#xD;2073-4409&lt;/isbn&gt;&lt;accession-num&gt;31167397&lt;/accession-num&gt;&lt;urls&gt;&lt;/urls&gt;&lt;electronic-resource-num&gt;10.3390/cells8060535&lt;/electronic-resource-num&gt;&lt;remote-database-provider&gt;Nlm&lt;/remote-database-provider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99" w:tooltip="Lee, 2019 #45" w:history="1">
        <w:r w:rsidRPr="00690E8E">
          <w:rPr>
            <w:rFonts w:ascii="Book Antiqua" w:hAnsi="Book Antiqua"/>
            <w:noProof/>
            <w:vertAlign w:val="superscript"/>
          </w:rPr>
          <w:t>9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rri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fun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rit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</w:p>
    <w:p w14:paraId="4416D9B6" w14:textId="77777777" w:rsidR="00461540" w:rsidRDefault="004615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3BAAFC3A" w14:textId="7CA28742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  <w:b/>
          <w:i/>
        </w:rPr>
        <w:t>Gut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microbiota</w:t>
      </w:r>
    </w:p>
    <w:p w14:paraId="299B0022" w14:textId="5F9D385B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r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i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erim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i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lora</w:t>
      </w:r>
      <w:r w:rsidR="002C0363">
        <w:rPr>
          <w:rFonts w:ascii="Book Antiqua" w:hAnsi="Book Antiqua"/>
        </w:rPr>
        <w:t xml:space="preserve"> </w:t>
      </w:r>
      <w:bookmarkStart w:id="15" w:name="OLE_LINK24"/>
      <w:bookmarkStart w:id="16" w:name="OLE_LINK25"/>
      <w:r w:rsidRPr="00690E8E">
        <w:rPr>
          <w:rFonts w:ascii="Book Antiqua" w:hAnsi="Book Antiqua"/>
        </w:rPr>
        <w:t>dysbiosis</w:t>
      </w:r>
      <w:bookmarkEnd w:id="15"/>
      <w:bookmarkEnd w:id="16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QYXJhbXNvdGh5PC9BdXRob3I+PFllYXI+MjAxNzwvWWVh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TIxOC0xMjI4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QYXJhbXNvdGh5PC9BdXRob3I+PFllYXI+MjAxNzwvWWVh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0" w:tooltip="Paramsothy, 2017 #37" w:history="1">
        <w:r w:rsidRPr="00690E8E">
          <w:rPr>
            <w:rFonts w:ascii="Book Antiqua" w:hAnsi="Book Antiqua"/>
            <w:noProof/>
            <w:vertAlign w:val="superscript"/>
          </w:rPr>
          <w:t>100</w:t>
        </w:r>
      </w:hyperlink>
      <w:r w:rsidR="00932070">
        <w:rPr>
          <w:rFonts w:ascii="Book Antiqua" w:hAnsi="Book Antiqua"/>
          <w:noProof/>
          <w:vertAlign w:val="superscript"/>
        </w:rPr>
        <w:t>,</w:t>
      </w:r>
      <w:hyperlink w:anchor="_ENREF_101" w:tooltip="Guo, 2020 #38" w:history="1">
        <w:r w:rsidRPr="00690E8E">
          <w:rPr>
            <w:rFonts w:ascii="Book Antiqua" w:hAnsi="Book Antiqua"/>
            <w:noProof/>
            <w:vertAlign w:val="superscript"/>
          </w:rPr>
          <w:t>10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ysbi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lor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eatur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crea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</w:t>
      </w:r>
      <w:r w:rsidRPr="00690E8E">
        <w:rPr>
          <w:rFonts w:ascii="Book Antiqua" w:hAnsi="Book Antiqua"/>
        </w:rPr>
        <w:t>divers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rreg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osi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,</w:t>
      </w:r>
      <w:r w:rsidR="002C0363">
        <w:rPr>
          <w:rFonts w:ascii="Book Antiqua" w:hAnsi="Book Antiqua"/>
        </w:rPr>
        <w:t xml:space="preserve"> </w:t>
      </w:r>
      <w:r w:rsidR="00D44F63">
        <w:rPr>
          <w:rFonts w:ascii="Book Antiqua" w:hAnsi="Book Antiqua"/>
        </w:rPr>
        <w:t xml:space="preserve">and </w:t>
      </w:r>
      <w:r w:rsidRPr="00690E8E">
        <w:rPr>
          <w:rFonts w:ascii="Book Antiqua" w:hAnsi="Book Antiqua"/>
        </w:rPr>
        <w:t>chang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a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tribu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geth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a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st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uo&lt;/Author&gt;&lt;Year&gt;2020&lt;/Year&gt;&lt;RecNum&gt;38&lt;/RecNum&gt;&lt;DisplayText&gt;&lt;style face="superscript"&gt;[101]&lt;/style&gt;&lt;/DisplayText&gt;&lt;record&gt;&lt;rec-number&gt;38&lt;/rec-number&gt;&lt;foreign-keys&gt;&lt;key app="EN" db-id="rxtrp2e5hx5rvme225tx9fppfrz959xvea2a"&gt;38&lt;/key&gt;&lt;/foreign-keys&gt;&lt;ref-type name="Journal Article"&gt;17&lt;/ref-type&gt;&lt;contributors&gt;&lt;authors&gt;&lt;author&gt;Guo, X. Y.&lt;/author&gt;&lt;author&gt;Liu, X. J.&lt;/author&gt;&lt;author&gt;Hao, J. Y.&lt;/author&gt;&lt;/authors&gt;&lt;/contributors&gt;&lt;auth-address&gt;Department of Gastroenterology, Beijing Chaoyang Hospital, Capital Medical University, Beijing, China.&lt;/auth-address&gt;&lt;titles&gt;&lt;title&gt;Gut microbiota in ulcerative colitis: insights on pathogenesis and treatment&lt;/title&gt;&lt;secondary-title&gt;J Dig Dis&lt;/secondary-title&gt;&lt;alt-title&gt;Journal of digestive diseases&lt;/alt-title&gt;&lt;/titles&gt;&lt;periodical&gt;&lt;full-title&gt;J Dig Dis&lt;/full-title&gt;&lt;abbr-1&gt;Journal of digestive diseases&lt;/abbr-1&gt;&lt;/periodical&gt;&lt;alt-periodical&gt;&lt;full-title&gt;J Dig Dis&lt;/full-title&gt;&lt;abbr-1&gt;Journal of digestive diseases&lt;/abbr-1&gt;&lt;/alt-periodical&gt;&lt;pages&gt;147-159&lt;/pages&gt;&lt;volume&gt;21&lt;/volume&gt;&lt;number&gt;3&lt;/number&gt;&lt;edition&gt;2020/02/11&lt;/edition&gt;&lt;dates&gt;&lt;year&gt;2020&lt;/year&gt;&lt;pub-dates&gt;&lt;date&gt;Mar&lt;/date&gt;&lt;/pub-dates&gt;&lt;/dates&gt;&lt;isbn&gt;1751-2972&lt;/isbn&gt;&lt;accession-num&gt;32040250&lt;/accession-num&gt;&lt;urls&gt;&lt;/urls&gt;&lt;electronic-resource-num&gt;10.1111/1751-2980.12849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1" w:tooltip="Guo, 2020 #38" w:history="1">
        <w:r w:rsidRPr="00690E8E">
          <w:rPr>
            <w:rFonts w:ascii="Book Antiqua" w:hAnsi="Book Antiqua"/>
            <w:noProof/>
            <w:vertAlign w:val="superscript"/>
          </w:rPr>
          <w:t>10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gnific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umb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flec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io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</w:t>
      </w:r>
      <w:r w:rsidRPr="00932070">
        <w:rPr>
          <w:rFonts w:ascii="Book Antiqua" w:hAnsi="Book Antiqua"/>
          <w:i/>
        </w:rPr>
        <w:t>e.g.</w:t>
      </w:r>
      <w:r w:rsidR="002C0363">
        <w:rPr>
          <w:rFonts w:ascii="Book Antiqua" w:hAnsi="Book Antiqua"/>
          <w:i/>
        </w:rPr>
        <w:t xml:space="preserve">, </w:t>
      </w:r>
      <w:r w:rsidRPr="00690E8E">
        <w:rPr>
          <w:rFonts w:ascii="Book Antiqua" w:hAnsi="Book Antiqua"/>
          <w:i/>
        </w:rPr>
        <w:t>Bifidobacter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lactobacillus,</w:t>
      </w:r>
      <w:r w:rsidR="002C0363">
        <w:rPr>
          <w:rFonts w:ascii="Book Antiqua" w:hAnsi="Book Antiqua"/>
          <w:i/>
        </w:rPr>
        <w:t xml:space="preserve"> </w:t>
      </w:r>
      <w:r w:rsidRPr="00932070">
        <w:rPr>
          <w:rFonts w:ascii="Book Antiqua" w:hAnsi="Book Antiqua"/>
          <w:i/>
        </w:rPr>
        <w:t>etc</w:t>
      </w:r>
      <w:r w:rsidR="002C0363">
        <w:rPr>
          <w:rFonts w:ascii="Book Antiqua" w:hAnsi="Book Antiqua"/>
          <w:i/>
        </w:rPr>
        <w:t>.</w:t>
      </w:r>
      <w:r w:rsidRPr="00690E8E">
        <w:rPr>
          <w:rFonts w:ascii="Book Antiqua" w:hAnsi="Book Antiqua"/>
        </w:rPr>
        <w:t>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ditional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nterococc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nterobacteria</w:t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932070">
        <w:rPr>
          <w:rFonts w:ascii="Book Antiqua" w:hAnsi="Book Antiqua"/>
          <w:i/>
        </w:rPr>
        <w:t>etc</w:t>
      </w:r>
      <w:r w:rsidR="002C0363">
        <w:rPr>
          <w:rFonts w:ascii="Book Antiqua" w:hAnsi="Book Antiqua"/>
          <w:i/>
        </w:rPr>
        <w:t>.</w:t>
      </w:r>
      <w:r w:rsidRPr="00690E8E">
        <w:rPr>
          <w:rFonts w:ascii="Book Antiqua" w:hAnsi="Book Antiqua"/>
        </w:rPr>
        <w:t>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D44F63">
        <w:rPr>
          <w:rFonts w:ascii="Book Antiqua" w:hAnsi="Book Antiqua"/>
        </w:rPr>
        <w:t xml:space="preserve"> have </w:t>
      </w:r>
      <w:r w:rsidR="00D44F63" w:rsidRPr="00690E8E">
        <w:rPr>
          <w:rFonts w:ascii="Book Antiqua" w:hAnsi="Book Antiqua"/>
        </w:rPr>
        <w:t>pa</w:t>
      </w:r>
      <w:r w:rsidR="00D44F63">
        <w:rPr>
          <w:rFonts w:ascii="Book Antiqua" w:hAnsi="Book Antiqua"/>
        </w:rPr>
        <w:t xml:space="preserve">id </w:t>
      </w:r>
      <w:r w:rsidRPr="00690E8E">
        <w:rPr>
          <w:rFonts w:ascii="Book Antiqua" w:hAnsi="Book Antiqua"/>
        </w:rPr>
        <w:t>attention</w:t>
      </w:r>
      <w:r w:rsidR="002C0363">
        <w:rPr>
          <w:rFonts w:ascii="Book Antiqua" w:hAnsi="Book Antiqua"/>
        </w:rPr>
        <w:t xml:space="preserve"> </w:t>
      </w:r>
      <w:r w:rsidR="00D44F63">
        <w:rPr>
          <w:rFonts w:ascii="Book Antiqua" w:hAnsi="Book Antiqua"/>
        </w:rPr>
        <w:t xml:space="preserve">to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D44F63" w:rsidRPr="00690E8E">
        <w:rPr>
          <w:rFonts w:ascii="Book Antiqua" w:hAnsi="Book Antiqua"/>
        </w:rPr>
        <w:t>therapeutic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faecal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</w:t>
      </w:r>
      <w:r w:rsidRPr="00690E8E">
        <w:rPr>
          <w:rFonts w:ascii="Book Antiqua" w:hAnsi="Book Antiqua"/>
        </w:rPr>
        <w:t>alth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on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UC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TaGE8L0F1dGhvcj48WWVhcj4yMDE0PC9ZZWFyPjxSZWNO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wMDMtMzI8L3BhZ2VzPjx2b2x1bWU+Mzk8L3Zv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EwMi0xMDkuZTY8L3BhZ2VzPjx2b2x1bWU+MTQ5PC92b2x1bWU+PG51bWJl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xMTAtMTE4LmU0PC9wYWdlcz48dm9sdW1lPjE0OTwvdm9sdW1lPjxu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IxOC0xMjI4PC9wYWdlcz48dm9sdW1lPjM4OTwvdm9sdW1lPjxudW1iZXI+MTAw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aGE8L0F1dGhvcj48WWVhcj4yMDE0PC9ZZWFyPjxSZWNO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xMTAtMTE4LmU0PC9wYWdlcz48dm9sdW1lPjE0OTwvdm9sdW1lPjxu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IxOC0xMjI4PC9wYWdlcz48dm9sdW1lPjM4OTwvdm9sdW1lPjxudW1iZXI+MTAw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0" w:tooltip="Paramsothy, 2017 #37" w:history="1">
        <w:r w:rsidRPr="00690E8E">
          <w:rPr>
            <w:rFonts w:ascii="Book Antiqua" w:hAnsi="Book Antiqua"/>
            <w:noProof/>
            <w:vertAlign w:val="superscript"/>
          </w:rPr>
          <w:t>100</w:t>
        </w:r>
      </w:hyperlink>
      <w:r w:rsidR="004E2573">
        <w:rPr>
          <w:rFonts w:ascii="Book Antiqua" w:hAnsi="Book Antiqua"/>
          <w:noProof/>
          <w:vertAlign w:val="superscript"/>
        </w:rPr>
        <w:t>,</w:t>
      </w:r>
      <w:hyperlink w:anchor="_ENREF_102" w:tooltip="Sha, 2014 #33" w:history="1">
        <w:r w:rsidRPr="00690E8E">
          <w:rPr>
            <w:rFonts w:ascii="Book Antiqua" w:hAnsi="Book Antiqua"/>
            <w:noProof/>
            <w:vertAlign w:val="superscript"/>
          </w:rPr>
          <w:t>102-105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3A60E1A2" w14:textId="77777777" w:rsidR="004E2573" w:rsidRDefault="004E2573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31BCD00E" w14:textId="11FEACAA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90E8E">
        <w:rPr>
          <w:rFonts w:ascii="Book Antiqua" w:hAnsi="Book Antiqua"/>
          <w:b/>
          <w:i/>
        </w:rPr>
        <w:t>Immune</w:t>
      </w:r>
      <w:r w:rsidR="002C0363">
        <w:rPr>
          <w:rFonts w:ascii="Book Antiqua" w:hAnsi="Book Antiqua"/>
          <w:b/>
          <w:i/>
        </w:rPr>
        <w:t xml:space="preserve"> </w:t>
      </w:r>
      <w:r w:rsidRPr="00690E8E">
        <w:rPr>
          <w:rFonts w:ascii="Book Antiqua" w:hAnsi="Book Antiqua"/>
          <w:b/>
          <w:i/>
        </w:rPr>
        <w:t>system</w:t>
      </w:r>
      <w:r w:rsidR="002C0363">
        <w:rPr>
          <w:rFonts w:ascii="Book Antiqua" w:hAnsi="Book Antiqua"/>
          <w:b/>
          <w:i/>
        </w:rPr>
        <w:t xml:space="preserve"> </w:t>
      </w:r>
    </w:p>
    <w:p w14:paraId="33867883" w14:textId="1503BCCD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d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Choy&lt;/Author&gt;&lt;Year&gt;2017&lt;/Year&gt;&lt;RecNum&gt;49&lt;/RecNum&gt;&lt;DisplayText&gt;&lt;style face="superscript"&gt;[106]&lt;/style&gt;&lt;/DisplayText&gt;&lt;record&gt;&lt;rec-number&gt;49&lt;/rec-number&gt;&lt;foreign-keys&gt;&lt;key app="EN" db-id="rxtrp2e5hx5rvme225tx9fppfrz959xvea2a"&gt;49&lt;/key&gt;&lt;/foreign-keys&gt;&lt;ref-type name="Journal Article"&gt;17&lt;/ref-type&gt;&lt;contributors&gt;&lt;authors&gt;&lt;author&gt;Choy, M. C.&lt;/author&gt;&lt;author&gt;Visvanathan, K.&lt;/author&gt;&lt;author&gt;De Cruz, P.&lt;/author&gt;&lt;/authors&gt;&lt;/contributors&gt;&lt;auth-address&gt;*Department of Gastroenterology, The Austin Hospital, Melbourne, Australia; †Department of Gastroenterology, St Vincent&amp;apos;s Hospital, Melbourne, Australia; ‡Department of Medicine, Austin Academic Centre, University of Melbourne, Melbourne, Australia; and §Department of Medicine, Eastern Hill Academic Centre, University of Melbourne, Melbourne, Australia.&lt;/auth-address&gt;&lt;titles&gt;&lt;title&gt;An Overview of the Innate and Adaptive Immune System in Inflammatory Bowel Disease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2-13&lt;/pages&gt;&lt;volume&gt;23&lt;/volume&gt;&lt;number&gt;1&lt;/number&gt;&lt;edition&gt;2016/10/26&lt;/edition&gt;&lt;keywords&gt;&lt;keyword&gt;*Adaptive Immunity&lt;/keyword&gt;&lt;keyword&gt;Colitis, Ulcerative/*immunology&lt;/keyword&gt;&lt;keyword&gt;Crohn Disease/*immunology&lt;/keyword&gt;&lt;keyword&gt;Humans&lt;/keyword&gt;&lt;keyword&gt;*Immunity, Innate&lt;/keyword&gt;&lt;keyword&gt;Intestinal Mucosa/immunology&lt;/keyword&gt;&lt;/keywords&gt;&lt;dates&gt;&lt;year&gt;2017&lt;/year&gt;&lt;pub-dates&gt;&lt;date&gt;Jan&lt;/date&gt;&lt;/pub-dates&gt;&lt;/dates&gt;&lt;isbn&gt;1078-0998&lt;/isbn&gt;&lt;accession-num&gt;27779499&lt;/accession-num&gt;&lt;urls&gt;&lt;/urls&gt;&lt;electronic-resource-num&gt;10.1097/mib.000000000000095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6" w:tooltip="Choy, 2017 #49" w:history="1">
        <w:r w:rsidRPr="00690E8E">
          <w:rPr>
            <w:rFonts w:ascii="Book Antiqua" w:hAnsi="Book Antiqua"/>
            <w:noProof/>
            <w:vertAlign w:val="superscript"/>
          </w:rPr>
          <w:t>10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r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fe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gain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-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sist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ndri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DCs)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crophag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atu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ill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</w:t>
      </w:r>
      <w:r w:rsidRPr="00690E8E">
        <w:rPr>
          <w:rFonts w:ascii="Book Antiqua" w:hAnsi="Book Antiqua"/>
        </w:rPr>
        <w:t>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D44F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myofibroblasts</w:t>
      </w:r>
      <w:proofErr w:type="spellEnd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sti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er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ructur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tif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organis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igg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p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asi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eremia&lt;/Author&gt;&lt;Year&gt;2014&lt;/Year&gt;&lt;RecNum&gt;51&lt;/RecNum&gt;&lt;DisplayText&gt;&lt;style face="superscript"&gt;[107]&lt;/style&gt;&lt;/DisplayText&gt;&lt;record&gt;&lt;rec-number&gt;51&lt;/rec-number&gt;&lt;foreign-keys&gt;&lt;key app="EN" db-id="rxtrp2e5hx5rvme225tx9fppfrz959xvea2a"&gt;51&lt;/key&gt;&lt;/foreign-keys&gt;&lt;ref-type name="Journal Article"&gt;17&lt;/ref-type&gt;&lt;contributors&gt;&lt;authors&gt;&lt;author&gt;Geremia, A.&lt;/author&gt;&lt;author&gt;Biancheri, P.&lt;/author&gt;&lt;author&gt;Allan, P.&lt;/author&gt;&lt;author&gt;Corazza, G. R.&lt;/author&gt;&lt;author&gt;Di Sabatino, A.&lt;/author&gt;&lt;/authors&gt;&lt;/contributors&gt;&lt;auth-address&gt;Translational Gastroenterology Unit, Experimental Medicine Division, Nuffield Department of Medicine, University of Oxford, Oxford, UK. Electronic address: alessandra.geremia@ndm.ox.ac.uk.&lt;/auth-address&gt;&lt;titles&gt;&lt;title&gt;Innate and adaptive immunity in inflammatory bowel disease&lt;/title&gt;&lt;secondary-title&gt;Autoimmun Rev&lt;/secondary-title&gt;&lt;alt-title&gt;Autoimmunity reviews&lt;/alt-title&gt;&lt;/titles&gt;&lt;periodical&gt;&lt;full-title&gt;Autoimmun Rev&lt;/full-title&gt;&lt;abbr-1&gt;Autoimmunity reviews&lt;/abbr-1&gt;&lt;/periodical&gt;&lt;alt-periodical&gt;&lt;full-title&gt;Autoimmun Rev&lt;/full-title&gt;&lt;abbr-1&gt;Autoimmunity reviews&lt;/abbr-1&gt;&lt;/alt-periodical&gt;&lt;pages&gt;3-10&lt;/pages&gt;&lt;volume&gt;13&lt;/volume&gt;&lt;number&gt;1&lt;/number&gt;&lt;edition&gt;2013/06/19&lt;/edition&gt;&lt;keywords&gt;&lt;keyword&gt;*Adaptive Immunity&lt;/keyword&gt;&lt;keyword&gt;Genetic Predisposition to Disease&lt;/keyword&gt;&lt;keyword&gt;Humans&lt;/keyword&gt;&lt;keyword&gt;Immune System/immunology/pathology&lt;/keyword&gt;&lt;keyword&gt;*Immunity, Innate&lt;/keyword&gt;&lt;keyword&gt;Inflammatory Bowel Diseases/genetics/*immunology&lt;/keyword&gt;&lt;keyword&gt;T-Lymphocytes, Helper-Inducer/immunology/pathology&lt;/keyword&gt;&lt;/keywords&gt;&lt;dates&gt;&lt;year&gt;2014&lt;/year&gt;&lt;pub-dates&gt;&lt;date&gt;Jan&lt;/date&gt;&lt;/pub-dates&gt;&lt;/dates&gt;&lt;isbn&gt;1568-9972&lt;/isbn&gt;&lt;accession-num&gt;23774107&lt;/accession-num&gt;&lt;urls&gt;&lt;/urls&gt;&lt;electronic-resource-num&gt;10.1016/j.autrev.2013.06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7" w:tooltip="Geremia, 2014 #51" w:history="1">
        <w:r w:rsidRPr="00690E8E">
          <w:rPr>
            <w:rFonts w:ascii="Book Antiqua" w:hAnsi="Book Antiqua"/>
            <w:noProof/>
            <w:vertAlign w:val="superscript"/>
          </w:rPr>
          <w:t>10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mo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m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a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-presen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T-c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uc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Geremia&lt;/Author&gt;&lt;Year&gt;2014&lt;/Year&gt;&lt;RecNum&gt;51&lt;/RecNum&gt;&lt;DisplayText&gt;&lt;style face="superscript"&gt;[107]&lt;/style&gt;&lt;/DisplayText&gt;&lt;record&gt;&lt;rec-number&gt;51&lt;/rec-number&gt;&lt;foreign-keys&gt;&lt;key app="EN" db-id="rxtrp2e5hx5rvme225tx9fppfrz959xvea2a"&gt;51&lt;/key&gt;&lt;/foreign-keys&gt;&lt;ref-type name="Journal Article"&gt;17&lt;/ref-type&gt;&lt;contributors&gt;&lt;authors&gt;&lt;author&gt;Geremia, A.&lt;/author&gt;&lt;author&gt;Biancheri, P.&lt;/author&gt;&lt;author&gt;Allan, P.&lt;/author&gt;&lt;author&gt;Corazza, G. R.&lt;/author&gt;&lt;author&gt;Di Sabatino, A.&lt;/author&gt;&lt;/authors&gt;&lt;/contributors&gt;&lt;auth-address&gt;Translational Gastroenterology Unit, Experimental Medicine Division, Nuffield Department of Medicine, University of Oxford, Oxford, UK. Electronic address: alessandra.geremia@ndm.ox.ac.uk.&lt;/auth-address&gt;&lt;titles&gt;&lt;title&gt;Innate and adaptive immunity in inflammatory bowel disease&lt;/title&gt;&lt;secondary-title&gt;Autoimmun Rev&lt;/secondary-title&gt;&lt;alt-title&gt;Autoimmunity reviews&lt;/alt-title&gt;&lt;/titles&gt;&lt;periodical&gt;&lt;full-title&gt;Autoimmun Rev&lt;/full-title&gt;&lt;abbr-1&gt;Autoimmunity reviews&lt;/abbr-1&gt;&lt;/periodical&gt;&lt;alt-periodical&gt;&lt;full-title&gt;Autoimmun Rev&lt;/full-title&gt;&lt;abbr-1&gt;Autoimmunity reviews&lt;/abbr-1&gt;&lt;/alt-periodical&gt;&lt;pages&gt;3-10&lt;/pages&gt;&lt;volume&gt;13&lt;/volume&gt;&lt;number&gt;1&lt;/number&gt;&lt;edition&gt;2013/06/19&lt;/edition&gt;&lt;keywords&gt;&lt;keyword&gt;*Adaptive Immunity&lt;/keyword&gt;&lt;keyword&gt;Genetic Predisposition to Disease&lt;/keyword&gt;&lt;keyword&gt;Humans&lt;/keyword&gt;&lt;keyword&gt;Immune System/immunology/pathology&lt;/keyword&gt;&lt;keyword&gt;*Immunity, Innate&lt;/keyword&gt;&lt;keyword&gt;Inflammatory Bowel Diseases/genetics/*immunology&lt;/keyword&gt;&lt;keyword&gt;T-Lymphocytes, Helper-Inducer/immunology/pathology&lt;/keyword&gt;&lt;/keywords&gt;&lt;dates&gt;&lt;year&gt;2014&lt;/year&gt;&lt;pub-dates&gt;&lt;date&gt;Jan&lt;/date&gt;&lt;/pub-dates&gt;&lt;/dates&gt;&lt;isbn&gt;1568-9972&lt;/isbn&gt;&lt;accession-num&gt;23774107&lt;/accession-num&gt;&lt;urls&gt;&lt;/urls&gt;&lt;electronic-resource-num&gt;10.1016/j.autrev.2013.06.004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7" w:tooltip="Geremia, 2014 #51" w:history="1">
        <w:r w:rsidRPr="00690E8E">
          <w:rPr>
            <w:rFonts w:ascii="Book Antiqua" w:hAnsi="Book Antiqua"/>
            <w:noProof/>
            <w:vertAlign w:val="superscript"/>
          </w:rPr>
          <w:t>107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on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oper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a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th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u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limina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a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d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dition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igh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ng-ter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cau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fic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mplex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tu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velop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lp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Th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lem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-indu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Pr="00690E8E">
        <w:rPr>
          <w:rFonts w:ascii="Book Antiqua" w:hAnsi="Book Antiqua"/>
        </w:rPr>
        <w:fldChar w:fldCharType="begin">
          <w:fldData xml:space="preserve">PEVuZE5vdGU+PENpdGU+PEF1dGhvcj5CdXp6YTwvQXV0aG9yPjxZZWFyPjIwMTc8L1llYXI+PFJl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A4MDEtMTA4MTI8L3BhZ2VzPjx2b2x1bWU+MjkyPC92b2x1bWU+PG51bWJl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CdXp6YTwvQXV0aG9yPjxZZWFyPjIwMTc8L1llYXI+PFJl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A4MDEtMTA4MTI8L3BhZ2VzPjx2b2x1bWU+MjkyPC92b2x1bWU+PG51bWJl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8" w:tooltip="Buzza, 2017 #50" w:history="1">
        <w:r w:rsidRPr="00690E8E">
          <w:rPr>
            <w:rFonts w:ascii="Book Antiqua" w:hAnsi="Book Antiqua"/>
            <w:noProof/>
            <w:vertAlign w:val="superscript"/>
          </w:rPr>
          <w:t>108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uc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sequent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re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4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5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-1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D44F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s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Di Sabatino&lt;/Author&gt;&lt;Year&gt;2012&lt;/Year&gt;&lt;RecNum&gt;48&lt;/RecNum&gt;&lt;DisplayText&gt;&lt;style face="superscript"&gt;[109]&lt;/style&gt;&lt;/DisplayText&gt;&lt;record&gt;&lt;rec-number&gt;48&lt;/rec-number&gt;&lt;foreign-keys&gt;&lt;key app="EN" db-id="rxtrp2e5hx5rvme225tx9fppfrz959xvea2a"&gt;48&lt;/key&gt;&lt;/foreign-keys&gt;&lt;ref-type name="Journal Article"&gt;17&lt;/ref-type&gt;&lt;contributors&gt;&lt;authors&gt;&lt;author&gt;Di Sabatino, A.&lt;/author&gt;&lt;author&gt;Biancheri, P.&lt;/author&gt;&lt;author&gt;Rovedatti, L.&lt;/author&gt;&lt;author&gt;MacDonald, T. T.&lt;/author&gt;&lt;author&gt;Corazza, G. R.&lt;/author&gt;&lt;/authors&gt;&lt;/contributors&gt;&lt;auth-address&gt;First Department of Medicine, Centro per Studio e Cura delle Malattie Infiammatorie Croniche Intestinali, Fondazione IRCCS Policlinico S. Matteo, University of Pavia, Pavia, Italy. a.disabatino@smatteo.pv.it&lt;/auth-address&gt;&lt;titles&gt;&lt;title&gt;New pathogenic paradigms in inflammatory bowel disease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pages&gt;368-71&lt;/pages&gt;&lt;volume&gt;18&lt;/volume&gt;&lt;number&gt;2&lt;/number&gt;&lt;edition&gt;2011/05/04&lt;/edition&gt;&lt;keywords&gt;&lt;keyword&gt;Adaptive Immunity&lt;/keyword&gt;&lt;keyword&gt;Humans&lt;/keyword&gt;&lt;keyword&gt;Immune Tolerance&lt;/keyword&gt;&lt;keyword&gt;*Immunity, Innate&lt;/keyword&gt;&lt;keyword&gt;Immunity, Mucosal&lt;/keyword&gt;&lt;keyword&gt;Inflammatory Bowel Diseases/*immunology&lt;/keyword&gt;&lt;keyword&gt;Interleukin-17/immunology&lt;/keyword&gt;&lt;keyword&gt;Interleukin-23/immunology&lt;/keyword&gt;&lt;keyword&gt;Th1 Cells/immunology&lt;/keyword&gt;&lt;keyword&gt;Th17 Cells/immunology&lt;/keyword&gt;&lt;keyword&gt;Th2 Cells/immunology&lt;/keyword&gt;&lt;/keywords&gt;&lt;dates&gt;&lt;year&gt;2012&lt;/year&gt;&lt;pub-dates&gt;&lt;date&gt;Feb&lt;/date&gt;&lt;/pub-dates&gt;&lt;/dates&gt;&lt;isbn&gt;1078-0998&lt;/isbn&gt;&lt;accession-num&gt;21538717&lt;/accession-num&gt;&lt;urls&gt;&lt;/urls&gt;&lt;electronic-resource-num&gt;10.1002/ibd.2173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09" w:tooltip="Di Sabatino, 2012 #48" w:history="1">
        <w:r w:rsidRPr="00690E8E">
          <w:rPr>
            <w:rFonts w:ascii="Book Antiqua" w:hAnsi="Book Antiqua"/>
            <w:noProof/>
            <w:vertAlign w:val="superscript"/>
          </w:rPr>
          <w:t>10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8CA01BF" w14:textId="77777777" w:rsidR="003A2C40" w:rsidRDefault="003A2C4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08B1D328" w14:textId="08040B93" w:rsidR="00690E8E" w:rsidRPr="006A0307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6A0307">
        <w:rPr>
          <w:rFonts w:ascii="Book Antiqua" w:hAnsi="Book Antiqua"/>
          <w:b/>
          <w:u w:val="single"/>
        </w:rPr>
        <w:t>PATHOGENESIS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OF</w:t>
      </w:r>
      <w:r w:rsidR="00D44F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UGI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MUCOS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6A0307">
        <w:rPr>
          <w:rFonts w:ascii="Book Antiqua" w:hAnsi="Book Antiqua"/>
          <w:b/>
          <w:u w:val="single"/>
        </w:rPr>
        <w:t>LESIO</w:t>
      </w:r>
      <w:r w:rsidRPr="006A0307">
        <w:rPr>
          <w:rFonts w:ascii="Book Antiqua" w:hAnsi="Book Antiqua"/>
          <w:u w:val="single"/>
        </w:rPr>
        <w:t>NS</w:t>
      </w:r>
      <w:r w:rsidR="002C0363">
        <w:rPr>
          <w:rFonts w:ascii="Book Antiqua" w:hAnsi="Book Antiqua"/>
          <w:u w:val="single"/>
        </w:rPr>
        <w:t xml:space="preserve"> </w:t>
      </w:r>
    </w:p>
    <w:p w14:paraId="28FE660C" w14:textId="1FE68874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e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arified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e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p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rt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tribu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tent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TYW5kczwvQXV0aG9yPjxZZWFyPjIwMDc8L1llYXI+PFJl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YW5kczwvQXV0aG9yPjxZZWFyPjIwMDc8L1llYXI+PFJl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0" w:tooltip="Sands, 2007 #435" w:history="1">
        <w:r w:rsidRPr="00690E8E">
          <w:rPr>
            <w:rFonts w:ascii="Book Antiqua" w:hAnsi="Book Antiqua"/>
            <w:noProof/>
            <w:vertAlign w:val="superscript"/>
          </w:rPr>
          <w:t>110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esting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o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A0307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Pr="006A0307">
        <w:rPr>
          <w:rFonts w:ascii="Book Antiqua" w:hAnsi="Book Antiqua"/>
        </w:rPr>
        <w:t>4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gges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2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ctiv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CR3+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D62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igin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onma&lt;/Author&gt;&lt;Year&gt;2001&lt;/Year&gt;&lt;RecNum&gt;436&lt;/RecNum&gt;&lt;DisplayText&gt;&lt;style face="superscript"&gt;[111]&lt;/style&gt;&lt;/DisplayText&gt;&lt;record&gt;&lt;rec-number&gt;436&lt;/rec-number&gt;&lt;foreign-keys&gt;&lt;key app="EN" db-id="wxsvd55tx5ftroe29x4xvszz29tvwesxvtzd"&gt;436&lt;/key&gt;&lt;/foreign-keys&gt;&lt;ref-type name="Journal Article"&gt;17&lt;/ref-type&gt;&lt;contributors&gt;&lt;authors&gt;&lt;author&gt;Honma, J.&lt;/author&gt;&lt;author&gt;Mitomi, H.&lt;/author&gt;&lt;author&gt;Murakami, K.&lt;/author&gt;&lt;author&gt;Igarashi, M.&lt;/author&gt;&lt;author&gt;Saigenji, K.&lt;/author&gt;&lt;author&gt;Toyama, K.&lt;/author&gt;&lt;/authors&gt;&lt;/contributors&gt;&lt;auth-address&gt;Division of Gastroenterology, Hiratsuka Kyosai Hospital, Kanagawa, Japan.&lt;/auth-address&gt;&lt;titles&gt;&lt;title&gt;Nodular duodenitis involving CD8+ cell infiltration in patients with ulcerative colitis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604-10&lt;/pages&gt;&lt;volume&gt;48&lt;/volume&gt;&lt;number&gt;42&lt;/number&gt;&lt;edition&gt;2002/01/30&lt;/edition&gt;&lt;keywords&gt;&lt;keyword&gt;Adolescent&lt;/keyword&gt;&lt;keyword&gt;Adult&lt;/keyword&gt;&lt;keyword&gt;CD8-Positive T-Lymphocytes/*metabolism&lt;/keyword&gt;&lt;keyword&gt;Colitis, Ulcerative/*pathology&lt;/keyword&gt;&lt;keyword&gt;Duodenitis/*pathology&lt;/keyword&gt;&lt;keyword&gt;Endoscopy&lt;/keyword&gt;&lt;keyword&gt;Female&lt;/keyword&gt;&lt;keyword&gt;Gastric Mucosa/*pathology&lt;/keyword&gt;&lt;keyword&gt;HLA-DR Antigens/metabolism&lt;/keyword&gt;&lt;keyword&gt;Humans&lt;/keyword&gt;&lt;keyword&gt;Immunohistochemistry&lt;/keyword&gt;&lt;keyword&gt;Intestinal Mucosa/*pathology&lt;/keyword&gt;&lt;keyword&gt;Male&lt;/keyword&gt;&lt;keyword&gt;Middle Aged&lt;/keyword&gt;&lt;/keywords&gt;&lt;dates&gt;&lt;year&gt;2001&lt;/year&gt;&lt;pub-dates&gt;&lt;date&gt;Nov-Dec&lt;/date&gt;&lt;/pub-dates&gt;&lt;/dates&gt;&lt;isbn&gt;0172-6390 (Print)&amp;#xD;0172-6390&lt;/isbn&gt;&lt;accession-num&gt;11813583&lt;/accession-num&gt;&lt;urls&gt;&lt;/urls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1" w:tooltip="Honma, 2001 #436" w:history="1">
        <w:r w:rsidRPr="00690E8E">
          <w:rPr>
            <w:rFonts w:ascii="Book Antiqua" w:hAnsi="Book Antiqua"/>
            <w:noProof/>
            <w:vertAlign w:val="superscript"/>
          </w:rPr>
          <w:t>11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Berrebi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et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al</w:t>
      </w:r>
      <w:r w:rsidR="006A0307" w:rsidRPr="00690E8E">
        <w:rPr>
          <w:rFonts w:ascii="Book Antiqua" w:hAnsi="Book Antiqua"/>
        </w:rPr>
        <w:fldChar w:fldCharType="begin"/>
      </w:r>
      <w:r w:rsidR="006A0307" w:rsidRPr="00690E8E">
        <w:rPr>
          <w:rFonts w:ascii="Book Antiqua" w:hAnsi="Book Antiqua"/>
        </w:rPr>
        <w:instrText xml:space="preserve"> ADDIN EN.CITE &lt;EndNote&gt;&lt;Cite&gt;&lt;Author&gt;Berrebi&lt;/Author&gt;&lt;Year&gt;2003&lt;/Year&gt;&lt;RecNum&gt;437&lt;/RecNum&gt;&lt;DisplayText&gt;&lt;style face="superscript"&gt;[112]&lt;/style&gt;&lt;/DisplayText&gt;&lt;record&gt;&lt;rec-number&gt;437&lt;/rec-number&gt;&lt;foreign-keys&gt;&lt;key app="EN" db-id="wxsvd55tx5ftroe29x4xvszz29tvwesxvtzd"&gt;437&lt;/key&gt;&lt;/foreign-keys&gt;&lt;ref-type name="Journal Article"&gt;17&lt;/ref-type&gt;&lt;contributors&gt;&lt;authors&gt;&lt;author&gt;Berrebi, D.&lt;/author&gt;&lt;author&gt;Languepin, J.&lt;/author&gt;&lt;author&gt;Ferkdadji, L.&lt;/author&gt;&lt;author&gt;Foussat, A.&lt;/author&gt;&lt;author&gt;De Lagausie, P.&lt;/author&gt;&lt;author&gt;Paris, R.&lt;/author&gt;&lt;author&gt;Emilie, D.&lt;/author&gt;&lt;author&gt;Mougenot, J. F.&lt;/author&gt;&lt;author&gt;Cezard, J. P.&lt;/author&gt;&lt;author&gt;Navarro, J.&lt;/author&gt;&lt;/authors&gt;&lt;/contributors&gt;&lt;titles&gt;&lt;title&gt;Cytokines, chemokine receptors, and homing molecule distribution in the rectum and stomach of pediatric patients with ulcerative colitis&lt;/title&gt;&lt;secondary-title&gt;J Pediatr Gastroenterol Nutr&lt;/secondary-title&gt;&lt;/titles&gt;&lt;periodical&gt;&lt;full-title&gt;J Pediatr Gastroenterol Nutr&lt;/full-title&gt;&lt;abbr-1&gt;Journal of pediatric gastroenterology and nutrition&lt;/abbr-1&gt;&lt;/periodical&gt;&lt;pages&gt;300-308&lt;/pages&gt;&lt;volume&gt;37&lt;/volume&gt;&lt;number&gt;3&lt;/number&gt;&lt;dates&gt;&lt;year&gt;2003&lt;/year&gt;&lt;/dates&gt;&lt;urls&gt;&lt;/urls&gt;&lt;/record&gt;&lt;/Cite&gt;&lt;/EndNote&gt;</w:instrText>
      </w:r>
      <w:r w:rsidR="006A0307" w:rsidRPr="00690E8E">
        <w:rPr>
          <w:rFonts w:ascii="Book Antiqua" w:hAnsi="Book Antiqua"/>
        </w:rPr>
        <w:fldChar w:fldCharType="separate"/>
      </w:r>
      <w:r w:rsidR="006A0307" w:rsidRPr="00690E8E">
        <w:rPr>
          <w:rFonts w:ascii="Book Antiqua" w:hAnsi="Book Antiqua"/>
          <w:noProof/>
          <w:vertAlign w:val="superscript"/>
        </w:rPr>
        <w:t>[</w:t>
      </w:r>
      <w:hyperlink w:anchor="_ENREF_112" w:tooltip="Berrebi, 2003 #437" w:history="1">
        <w:r w:rsidR="006A0307" w:rsidRPr="00690E8E">
          <w:rPr>
            <w:rFonts w:ascii="Book Antiqua" w:hAnsi="Book Antiqua"/>
            <w:noProof/>
            <w:vertAlign w:val="superscript"/>
          </w:rPr>
          <w:t>112</w:t>
        </w:r>
      </w:hyperlink>
      <w:r w:rsidR="006A0307" w:rsidRPr="00690E8E">
        <w:rPr>
          <w:rFonts w:ascii="Book Antiqua" w:hAnsi="Book Antiqua"/>
          <w:noProof/>
          <w:vertAlign w:val="superscript"/>
        </w:rPr>
        <w:t>]</w:t>
      </w:r>
      <w:r w:rsidR="006A0307"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mok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p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XCR3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animous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res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thel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bookmarkStart w:id="17" w:name="OLE_LINK21"/>
      <w:bookmarkStart w:id="18" w:name="OLE_LINK22"/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</w:t>
      </w:r>
      <w:bookmarkEnd w:id="17"/>
      <w:bookmarkEnd w:id="18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erivas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iops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pecim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mok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cep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CR5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u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rroun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amin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pria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p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p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mu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mach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Hendrickson&lt;/Author&gt;&lt;Year&gt;2003&lt;/Year&gt;&lt;RecNum&gt;438&lt;/RecNum&gt;&lt;DisplayText&gt;&lt;style face="superscript"&gt;[113]&lt;/style&gt;&lt;/DisplayText&gt;&lt;record&gt;&lt;rec-number&gt;438&lt;/rec-number&gt;&lt;foreign-keys&gt;&lt;key app="EN" db-id="wxsvd55tx5ftroe29x4xvszz29tvwesxvtzd"&gt;438&lt;/key&gt;&lt;/foreign-keys&gt;&lt;ref-type name="Journal Article"&gt;17&lt;/ref-type&gt;&lt;contributors&gt;&lt;authors&gt;&lt;author&gt;Hendrickson, B. A.&lt;/author&gt;&lt;/authors&gt;&lt;/contributors&gt;&lt;titles&gt;&lt;title&gt;Gastric inflammation as a feature of ulcerative colitis&lt;/title&gt;&lt;secondary-title&gt;J Pediatr Gastroenterol Nutr&lt;/secondary-title&gt;&lt;alt-title&gt;Journal of pediatric gastroenterology and nutrition&lt;/alt-title&gt;&lt;/titles&gt;&lt;periodical&gt;&lt;full-title&gt;J Pediatr Gastroenterol Nutr&lt;/full-title&gt;&lt;abbr-1&gt;Journal of pediatric gastroenterology and nutrition&lt;/abbr-1&gt;&lt;/periodical&gt;&lt;alt-periodical&gt;&lt;full-title&gt;J Pediatr Gastroenterol Nutr&lt;/full-title&gt;&lt;abbr-1&gt;Journal of pediatric gastroenterology and nutrition&lt;/abbr-1&gt;&lt;/alt-periodical&gt;&lt;pages&gt;228-9&lt;/pages&gt;&lt;volume&gt;37&lt;/volume&gt;&lt;number&gt;3&lt;/number&gt;&lt;edition&gt;2003/09/10&lt;/edition&gt;&lt;keywords&gt;&lt;keyword&gt;Child&lt;/keyword&gt;&lt;keyword&gt;Colitis, Ulcerative/*complications/diagnosis&lt;/keyword&gt;&lt;keyword&gt;Colon/pathology&lt;/keyword&gt;&lt;keyword&gt;Diagnosis, Differential&lt;/keyword&gt;&lt;keyword&gt;Gastric Mucosa/pathology&lt;/keyword&gt;&lt;keyword&gt;Gastritis/diagnosis/*etiology/microbiology&lt;/keyword&gt;&lt;keyword&gt;Humans&lt;/keyword&gt;&lt;keyword&gt;Intestinal Mucosa/pathology&lt;/keyword&gt;&lt;keyword&gt;Rectum/pathology&lt;/keyword&gt;&lt;/keywords&gt;&lt;dates&gt;&lt;year&gt;2003&lt;/year&gt;&lt;pub-dates&gt;&lt;date&gt;Sep&lt;/date&gt;&lt;/pub-dates&gt;&lt;/dates&gt;&lt;isbn&gt;0277-2116 (Print)&amp;#xD;0277-2116&lt;/isbn&gt;&lt;accession-num&gt;12960641&lt;/accession-num&gt;&lt;urls&gt;&lt;/urls&gt;&lt;electronic-resource-num&gt;10.1097/00005176-200309000-00005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3" w:tooltip="Hendrickson, 2003 #438" w:history="1">
        <w:r w:rsidR="00B26D23">
          <w:rPr>
            <w:rFonts w:ascii="Book Antiqua" w:hAnsi="Book Antiqua" w:hint="eastAsia"/>
            <w:noProof/>
            <w:vertAlign w:val="superscript"/>
            <w:lang w:eastAsia="zh-CN"/>
          </w:rPr>
          <w:t>7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cess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uto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acteri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ge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u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norm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ul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roll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emor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ucos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ct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Berrebi&lt;/Author&gt;&lt;Year&gt;2003&lt;/Year&gt;&lt;RecNum&gt;437&lt;/RecNum&gt;&lt;DisplayText&gt;&lt;style face="superscript"&gt;[112]&lt;/style&gt;&lt;/DisplayText&gt;&lt;record&gt;&lt;rec-number&gt;437&lt;/rec-number&gt;&lt;foreign-keys&gt;&lt;key app="EN" db-id="wxsvd55tx5ftroe29x4xvszz29tvwesxvtzd"&gt;437&lt;/key&gt;&lt;/foreign-keys&gt;&lt;ref-type name="Journal Article"&gt;17&lt;/ref-type&gt;&lt;contributors&gt;&lt;authors&gt;&lt;author&gt;Berrebi, D.&lt;/author&gt;&lt;author&gt;Languepin, J.&lt;/author&gt;&lt;author&gt;Ferkdadji, L.&lt;/author&gt;&lt;author&gt;Foussat, A.&lt;/author&gt;&lt;author&gt;De Lagausie, P.&lt;/author&gt;&lt;author&gt;Paris, R.&lt;/author&gt;&lt;author&gt;Emilie, D.&lt;/author&gt;&lt;author&gt;Mougenot, J. F.&lt;/author&gt;&lt;author&gt;Cezard, J. P.&lt;/author&gt;&lt;author&gt;Navarro, J.&lt;/author&gt;&lt;/authors&gt;&lt;/contributors&gt;&lt;titles&gt;&lt;title&gt;Cytokines, chemokine receptors, and homing molecule distribution in the rectum and stomach of pediatric patients with ulcerative colitis&lt;/title&gt;&lt;secondary-title&gt;J Pediatr Gastroenterol Nutr&lt;/secondary-title&gt;&lt;/titles&gt;&lt;periodical&gt;&lt;full-title&gt;J Pediatr Gastroenterol Nutr&lt;/full-title&gt;&lt;abbr-1&gt;Journal of pediatric gastroenterology and nutrition&lt;/abbr-1&gt;&lt;/periodical&gt;&lt;pages&gt;300-308&lt;/pages&gt;&lt;volume&gt;37&lt;/volume&gt;&lt;number&gt;3&lt;/number&gt;&lt;dates&gt;&lt;year&gt;2003&lt;/year&gt;&lt;/dates&gt;&lt;urls&gt;&lt;/urls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2" w:tooltip="Berrebi, 2003 #437" w:history="1">
        <w:r w:rsidRPr="00690E8E">
          <w:rPr>
            <w:rFonts w:ascii="Book Antiqua" w:hAnsi="Book Antiqua"/>
            <w:noProof/>
            <w:vertAlign w:val="superscript"/>
          </w:rPr>
          <w:t>11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e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  <w:i/>
        </w:rPr>
        <w:t>H.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  <w:i/>
        </w:rPr>
        <w:t>pylori</w:t>
      </w:r>
      <w:r w:rsidR="002C0363">
        <w:rPr>
          <w:rFonts w:ascii="Book Antiqua" w:hAnsi="Book Antiqua"/>
          <w:i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</w: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xMTRdPC9zdHlsZT48L0Rpc3BsYXlUZXh0PjxyZWNvcmQ+PHJlYy1udW1iZXI+MzAyPC9y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LCAxMTRdPC9zdHlsZT48L0Rpc3BsYXlUZXh0PjxyZWNvcmQ+PHJlYy1udW1iZXI+MzAyPC9y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="006A6250">
        <w:rPr>
          <w:rFonts w:ascii="Book Antiqua" w:hAnsi="Book Antiqua"/>
          <w:noProof/>
          <w:vertAlign w:val="superscript"/>
        </w:rPr>
        <w:t>,</w:t>
      </w:r>
      <w:hyperlink w:anchor="_ENREF_114" w:tooltip="Matsumura, 2001 #439" w:history="1">
        <w:r w:rsidR="00796CE8" w:rsidRPr="00690E8E">
          <w:rPr>
            <w:rFonts w:ascii="Book Antiqua" w:hAnsi="Book Antiqua"/>
            <w:noProof/>
            <w:vertAlign w:val="superscript"/>
          </w:rPr>
          <w:t>11</w:t>
        </w:r>
        <w:r w:rsidR="00796CE8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</w:p>
    <w:p w14:paraId="429D9CE5" w14:textId="77777777" w:rsidR="006A6250" w:rsidRDefault="006A625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19" w:name="OLE_LINK19"/>
      <w:bookmarkStart w:id="20" w:name="OLE_LINK20"/>
    </w:p>
    <w:p w14:paraId="3398E26C" w14:textId="081591EC" w:rsidR="00690E8E" w:rsidRPr="006A6250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bookmarkStart w:id="21" w:name="OLE_LINK159"/>
      <w:bookmarkStart w:id="22" w:name="OLE_LINK160"/>
      <w:r w:rsidRPr="001B310C">
        <w:rPr>
          <w:rFonts w:ascii="Book Antiqua" w:hAnsi="Book Antiqua"/>
          <w:b/>
          <w:u w:val="single"/>
        </w:rPr>
        <w:t>MOLECULAR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B310C">
        <w:rPr>
          <w:rFonts w:ascii="Book Antiqua" w:hAnsi="Book Antiqua"/>
          <w:b/>
          <w:u w:val="single"/>
        </w:rPr>
        <w:t>PATHOLOGICAL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B310C">
        <w:rPr>
          <w:rFonts w:ascii="Book Antiqua" w:hAnsi="Book Antiqua"/>
          <w:b/>
          <w:u w:val="single"/>
        </w:rPr>
        <w:t>EPIDEMIOLOGY</w:t>
      </w:r>
      <w:bookmarkEnd w:id="21"/>
      <w:bookmarkEnd w:id="22"/>
    </w:p>
    <w:p w14:paraId="0B330BED" w14:textId="1C045FFE" w:rsidR="00690E8E" w:rsidRPr="00690E8E" w:rsidRDefault="006A6250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A6250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6A6250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6A6250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(</w:t>
      </w:r>
      <w:r w:rsidR="00690E8E" w:rsidRPr="00690E8E">
        <w:rPr>
          <w:rFonts w:ascii="Book Antiqua" w:hAnsi="Book Antiqua"/>
        </w:rPr>
        <w:t>MPE</w:t>
      </w:r>
      <w:r>
        <w:rPr>
          <w:rFonts w:ascii="Book Antiqua" w:hAnsi="Book Antiqua" w:hint="eastAsia"/>
          <w:lang w:eastAsia="zh-CN"/>
        </w:rPr>
        <w:t>)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nsdisciplina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cienc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grat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cadem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ipl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y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S0xMThdPC9zdHlsZT48L0Rpc3BsYXlUZXh0PjxyZWNvcmQ+PHJlYy1udW1iZXI+MTwvcmVjLW51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M2NS03PC9wYWdlcz48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S0xMThdPC9zdHlsZT48L0Rpc3BsYXlUZXh0PjxyZWNvcmQ+PHJlYy1udW1iZXI+MTwvcmVjLW51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M2NS03PC9wYWdlcz48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5" w:tooltip="Ogino, 2013 #1" w:history="1">
        <w:r w:rsidR="00377813" w:rsidRPr="00690E8E">
          <w:rPr>
            <w:rFonts w:ascii="Book Antiqua" w:hAnsi="Book Antiqua"/>
            <w:noProof/>
            <w:vertAlign w:val="superscript"/>
          </w:rPr>
          <w:t>11</w:t>
        </w:r>
        <w:r w:rsidR="00377813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  <w:r w:rsidR="00377813" w:rsidRPr="00690E8E">
          <w:rPr>
            <w:rFonts w:ascii="Book Antiqua" w:hAnsi="Book Antiqua"/>
            <w:noProof/>
            <w:vertAlign w:val="superscript"/>
          </w:rPr>
          <w:t>-11</w:t>
        </w:r>
        <w:r w:rsidR="00377813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nlik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ven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enome-wid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in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igur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u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nderly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eterogeneit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cess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ere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di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ypical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ea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dividu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ntity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I8L1llYXI+PFJl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Y1OS02NzwvcGFnZXM+PHZvbHVtZT4xNzY8L3ZvbHVtZT48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I8L1llYXI+PFJl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9" w:tooltip="Ogino, 2012 #5" w:history="1">
        <w:r w:rsidR="00143DB3" w:rsidRPr="00690E8E">
          <w:rPr>
            <w:rFonts w:ascii="Book Antiqua" w:hAnsi="Book Antiqua"/>
            <w:noProof/>
            <w:vertAlign w:val="superscript"/>
          </w:rPr>
          <w:t>11</w:t>
        </w:r>
        <w:r w:rsidR="00143DB3">
          <w:rPr>
            <w:rFonts w:ascii="Book Antiqua" w:hAnsi="Book Antiqua" w:hint="eastAsia"/>
            <w:noProof/>
            <w:vertAlign w:val="superscript"/>
            <w:lang w:eastAsia="zh-CN"/>
          </w:rPr>
          <w:t>8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0" w:tooltip="Ogino, 2016 #9" w:history="1">
        <w:r w:rsidR="00143DB3">
          <w:rPr>
            <w:rFonts w:ascii="Book Antiqua" w:hAnsi="Book Antiqua" w:hint="eastAsia"/>
            <w:noProof/>
            <w:vertAlign w:val="superscript"/>
            <w:lang w:eastAsia="zh-CN"/>
          </w:rPr>
          <w:t>1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imi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iolog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ystem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proofErr w:type="spellStart"/>
      <w:r w:rsidR="00690E8E" w:rsidRPr="00690E8E">
        <w:rPr>
          <w:rFonts w:ascii="Book Antiqua" w:hAnsi="Book Antiqua"/>
        </w:rPr>
        <w:t>WebMed</w:t>
      </w:r>
      <w:proofErr w:type="spellEnd"/>
      <w:r w:rsidR="00690E8E" w:rsidRPr="00690E8E">
        <w:rPr>
          <w:rFonts w:ascii="Book Antiqua" w:hAnsi="Book Antiqua"/>
        </w:rPr>
        <w:fldChar w:fldCharType="begin">
          <w:fldData xml:space="preserve">PEVuZE5vdGU+PENpdGU+PEF1dGhvcj5HaG9zaDwvQXV0aG9yPjxZZWFyPjIwMTE8L1llYXI+PFJl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HaG9zaDwvQXV0aG9yPjxZZWFyPjIwMTE8L1llYXI+PFJl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1" w:tooltip="Ghosh, 2011 #6" w:history="1">
        <w:r w:rsidR="00505FA9" w:rsidRPr="00690E8E">
          <w:rPr>
            <w:rFonts w:ascii="Book Antiqua" w:hAnsi="Book Antiqua"/>
            <w:noProof/>
            <w:vertAlign w:val="superscript"/>
          </w:rPr>
          <w:t>12</w:t>
        </w:r>
        <w:r w:rsidR="00505FA9">
          <w:rPr>
            <w:rFonts w:ascii="Book Antiqua" w:hAnsi="Book Antiqua" w:hint="eastAsia"/>
            <w:noProof/>
            <w:vertAlign w:val="superscript"/>
            <w:lang w:eastAsia="zh-CN"/>
          </w:rPr>
          <w:t>0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2" w:tooltip="Papp, 2011 #7" w:history="1">
        <w:r w:rsidR="00505FA9" w:rsidRPr="00690E8E">
          <w:rPr>
            <w:rFonts w:ascii="Book Antiqua" w:hAnsi="Book Antiqua"/>
            <w:noProof/>
            <w:vertAlign w:val="superscript"/>
          </w:rPr>
          <w:t>12</w:t>
        </w:r>
        <w:r w:rsidR="00505FA9">
          <w:rPr>
            <w:rFonts w:ascii="Book Antiqua" w:hAnsi="Book Antiqua" w:hint="eastAsia"/>
            <w:noProof/>
            <w:vertAlign w:val="superscript"/>
            <w:lang w:eastAsia="zh-CN"/>
          </w:rPr>
          <w:t>1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mb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vera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opulation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croenvironmen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volv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icroenvironments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ddition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o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l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tu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l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ogen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ndogen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lemen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</w:t>
      </w:r>
      <w:r w:rsidR="00690E8E" w:rsidRPr="00690E8E">
        <w:rPr>
          <w:rFonts w:ascii="Book Antiqua" w:hAnsi="Book Antiqua"/>
        </w:rPr>
        <w:t>rkers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proofErr w:type="gramStart"/>
      <w:r w:rsidR="00690E8E" w:rsidRPr="00690E8E">
        <w:rPr>
          <w:rFonts w:ascii="Book Antiqua" w:hAnsi="Book Antiqua"/>
        </w:rPr>
        <w:t>malignancy</w:t>
      </w:r>
      <w:proofErr w:type="gramEnd"/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E8L1llYXI+PFJl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==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E8L1llYXI+PFJl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==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466327" w:rsidRPr="00690E8E">
          <w:rPr>
            <w:rFonts w:ascii="Book Antiqua" w:hAnsi="Book Antiqua"/>
            <w:noProof/>
            <w:vertAlign w:val="superscript"/>
          </w:rPr>
          <w:t>11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3" w:tooltip="Hamada, 2017 #10" w:history="1">
        <w:r w:rsidR="00466327" w:rsidRPr="00690E8E">
          <w:rPr>
            <w:rFonts w:ascii="Book Antiqua" w:hAnsi="Book Antiqua"/>
            <w:noProof/>
            <w:vertAlign w:val="superscript"/>
          </w:rPr>
          <w:t>12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="00F444C6">
        <w:rPr>
          <w:rFonts w:ascii="Book Antiqua" w:hAnsi="Book Antiqua"/>
          <w:noProof/>
          <w:vertAlign w:val="superscript"/>
        </w:rPr>
        <w:t>,</w:t>
      </w:r>
      <w:hyperlink w:anchor="_ENREF_124" w:tooltip="Ogino, 2018 #12" w:history="1">
        <w:r w:rsidR="00466327" w:rsidRPr="00690E8E">
          <w:rPr>
            <w:rFonts w:ascii="Book Antiqua" w:hAnsi="Book Antiqua"/>
            <w:noProof/>
            <w:vertAlign w:val="superscript"/>
          </w:rPr>
          <w:t>12</w:t>
        </w:r>
        <w:r w:rsidR="00466327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mportantl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v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um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f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sightfu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pec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validat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pecific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echanism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evelop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gression</w:t>
      </w:r>
      <w:r w:rsidR="00690E8E" w:rsidRPr="00690E8E">
        <w:rPr>
          <w:rFonts w:ascii="Book Antiqua" w:hAnsi="Book Antiqua"/>
        </w:rPr>
        <w:fldChar w:fldCharType="begin"/>
      </w:r>
      <w:r w:rsidR="00690E8E" w:rsidRPr="00690E8E">
        <w:rPr>
          <w:rFonts w:ascii="Book Antiqua" w:hAnsi="Book Antiqua"/>
        </w:rPr>
        <w:instrText xml:space="preserve"> ADDIN EN.CITE &lt;EndNote&gt;&lt;Cite&gt;&lt;Author&gt;Hamada&lt;/Author&gt;&lt;Year&gt;2017&lt;/Year&gt;&lt;RecNum&gt;10&lt;/RecNum&gt;&lt;DisplayText&gt;&lt;style face="superscript"&gt;[123]&lt;/style&gt;&lt;/DisplayText&gt;&lt;record&gt;&lt;rec-number&gt;10&lt;/rec-number&gt;&lt;foreign-keys&gt;&lt;key app="EN" db-id="rxtrp2e5hx5rvme225tx9fppfrz959xvea2a"&gt;10&lt;/key&gt;&lt;/foreign-keys&gt;&lt;ref-type name="Journal Article"&gt;17&lt;/ref-type&gt;&lt;contributors&gt;&lt;authors&gt;&lt;author&gt;Hamada, T.&lt;/author&gt;&lt;author&gt;Keum, N.&lt;/author&gt;&lt;author&gt;Nishihara, R.&lt;/author&gt;&lt;author&gt;Ogino, S.&lt;/author&gt;&lt;/authors&gt;&lt;/contributors&gt;&lt;auth-address&gt;Department of Medical Oncology, Dana-Farber Cancer Institute and Harvard Medical School, 450 Brookline Ave., Room SM1036, Boston, MA, 02215, USA.&amp;#xD;Department of Nutrition, Harvard T.H. Chan School of Public Health, Boston, MA, USA.&amp;#xD;Department of Medical Oncology, Dana-Farber Cancer Institute and Harvard Medical School, 450 Brookline Ave., Room SM1036, Boston, MA, 02215, USA. rnishiha@hsph.harvard.edu.&amp;#xD;Department of Nutrition, Harvard T.H. Chan School of Public Health, Boston, MA, USA. rnishiha@hsph.harvard.edu.&amp;#xD;Department of Epidemiology, Harvard T.H. Chan School of Public Health, Boston, MA, USA. rnishiha@hsph.harvard.edu.&amp;#xD;Department of Biostatistics, Harvard T.H. Chan School of Public Health, Boston, MA, USA. rnishiha@hsph.harvard.edu.&lt;/auth-address&gt;&lt;titles&gt;&lt;title&gt;Molecular pathological epidemiology: new developing frontiers of big data science to study etiologies and pathogenesis&lt;/title&gt;&lt;/titles&gt;&lt;pages&gt;265-275&lt;/pages&gt;&lt;volume&gt;52&lt;/volume&gt;&lt;number&gt;3&lt;/number&gt;&lt;dates&gt;&lt;year&gt;2017&lt;/year&gt;&lt;pub-dates&gt;&lt;date&gt;Mar&lt;/date&gt;&lt;/pub-dates&gt;&lt;/dates&gt;&lt;isbn&gt;0944-1174 (Print)&amp;#xD;0944-1174&lt;/isbn&gt;&lt;accession-num&gt;27738762&lt;/accession-num&gt;&lt;urls&gt;&lt;/urls&gt;&lt;electronic-resource-num&gt;10.1007/s00535-016-1272-3&lt;/electronic-resource-num&gt;&lt;remote-database-provider&gt;Nlm&lt;/remote-database-provider&gt;&lt;/record&gt;&lt;/Cite&gt;&lt;/EndNote&gt;</w:instrText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3" w:tooltip="Hamada, 2017 #10" w:history="1">
        <w:r w:rsidR="000F33D8" w:rsidRPr="00690E8E">
          <w:rPr>
            <w:rFonts w:ascii="Book Antiqua" w:hAnsi="Book Antiqua"/>
            <w:noProof/>
            <w:vertAlign w:val="superscript"/>
          </w:rPr>
          <w:t>12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</w:p>
    <w:p w14:paraId="405D2989" w14:textId="521BF960" w:rsidR="00690E8E" w:rsidRPr="00690E8E" w:rsidRDefault="00690E8E" w:rsidP="00F444C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adition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stig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ve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ar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nvironmen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i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gative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llness</w:t>
      </w:r>
      <w:r w:rsidRPr="00690E8E">
        <w:rPr>
          <w:rFonts w:ascii="Book Antiqua" w:hAnsi="Book Antiqua"/>
        </w:rPr>
        <w:fldChar w:fldCharType="begin">
          <w:fldData xml:space="preserve">PEVuZE5vdGU+PENpdGU+PEF1dGhvcj5TdGVpbjwvQXV0aG9yPjxZZWFyPjIwMTE8L1llYXI+PFJl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TdGVpbjwvQXV0aG9yPjxZZWFyPjIwMTE8L1llYXI+PFJl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0F33D8" w:rsidRPr="00690E8E">
          <w:rPr>
            <w:rFonts w:ascii="Book Antiqua" w:hAnsi="Book Antiqua"/>
            <w:noProof/>
            <w:vertAlign w:val="superscript"/>
          </w:rPr>
          <w:t>11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EC6EFA">
        <w:rPr>
          <w:rFonts w:ascii="Book Antiqua" w:hAnsi="Book Antiqua"/>
          <w:noProof/>
          <w:vertAlign w:val="superscript"/>
        </w:rPr>
        <w:t>,</w:t>
      </w:r>
      <w:hyperlink w:anchor="_ENREF_125" w:tooltip="Stein, 2011 #13" w:history="1">
        <w:r w:rsidR="000F33D8" w:rsidRPr="00690E8E">
          <w:rPr>
            <w:rFonts w:ascii="Book Antiqua" w:hAnsi="Book Antiqua"/>
            <w:noProof/>
            <w:vertAlign w:val="superscript"/>
          </w:rPr>
          <w:t>12</w:t>
        </w:r>
        <w:r w:rsidR="000F33D8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il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ncle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w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posur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a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vi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firm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bo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bab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ff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c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ang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o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issu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environmen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pigenetic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l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orta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ell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tera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environment</w:t>
      </w:r>
      <w:r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V08L3N0eWxlPjwvRGlzcGxheVRleHQ+PHJlY29yZD48cmVjLW51bWJlcj4xPC9yZWMtbnVtYmVy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0NjUtODQ8L3BhZ2VzPjx2b2x1bWU+MjY8L3ZvbHVtZT48bnVtYmVyPjQ8L251bWJlcj48ZWRp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PZ2lubzwvQXV0aG9yPjxZZWFyPjIwMTM8L1llYXI+PFJl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15" w:tooltip="Ogino, 2013 #1" w:history="1">
        <w:r w:rsidR="00C96879" w:rsidRPr="00690E8E">
          <w:rPr>
            <w:rFonts w:ascii="Book Antiqua" w:hAnsi="Book Antiqua"/>
            <w:noProof/>
            <w:vertAlign w:val="superscript"/>
          </w:rPr>
          <w:t>11</w:t>
        </w:r>
        <w:r w:rsidR="00C96879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r</w:t>
      </w:r>
      <w:r w:rsidRPr="00690E8E">
        <w:rPr>
          <w:rFonts w:ascii="Book Antiqua" w:hAnsi="Book Antiqua"/>
        </w:rPr>
        <w:t>easing</w:t>
      </w:r>
      <w:r w:rsidR="002C0363">
        <w:rPr>
          <w:rFonts w:ascii="Book Antiqua" w:hAnsi="Book Antiqua"/>
        </w:rPr>
        <w:t xml:space="preserve"> </w:t>
      </w:r>
      <w:r w:rsidR="007040EE">
        <w:rPr>
          <w:rFonts w:ascii="Book Antiqua" w:hAnsi="Book Antiqua"/>
        </w:rPr>
        <w:t xml:space="preserve">body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emonstrate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lic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i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tiologic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factors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DdXJ0aW48L0F1dGhvcj48WWVhcj4yMDExPC9ZZWFyPjxS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yMDUtMTQ8L3Bh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dXJ0aW48L0F1dGhvcj48WWVhcj4yMDExPC9ZZWFyPjxS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yMDUtMTQ8L3Bh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26" w:tooltip="Curtin, 2011 #15" w:history="1">
        <w:r w:rsidR="006C4BC4" w:rsidRPr="00690E8E">
          <w:rPr>
            <w:rFonts w:ascii="Book Antiqua" w:hAnsi="Book Antiqua"/>
            <w:noProof/>
            <w:vertAlign w:val="superscript"/>
          </w:rPr>
          <w:t>12</w:t>
        </w:r>
        <w:r w:rsidR="006C4BC4">
          <w:rPr>
            <w:rFonts w:ascii="Book Antiqua" w:hAnsi="Book Antiqua" w:hint="eastAsia"/>
            <w:noProof/>
            <w:vertAlign w:val="superscript"/>
            <w:lang w:eastAsia="zh-CN"/>
          </w:rPr>
          <w:t>5</w:t>
        </w:r>
        <w:r w:rsidR="006C4BC4" w:rsidRPr="00690E8E">
          <w:rPr>
            <w:rFonts w:ascii="Book Antiqua" w:hAnsi="Book Antiqua"/>
            <w:noProof/>
            <w:vertAlign w:val="superscript"/>
          </w:rPr>
          <w:t>-1</w:t>
        </w:r>
        <w:r w:rsidR="006C4BC4">
          <w:rPr>
            <w:rFonts w:ascii="Book Antiqua" w:hAnsi="Book Antiqua" w:hint="eastAsia"/>
            <w:noProof/>
            <w:vertAlign w:val="superscript"/>
            <w:lang w:eastAsia="zh-CN"/>
          </w:rPr>
          <w:t>29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ne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itt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orm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vailab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ec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nsidered</w:t>
      </w:r>
      <w:r w:rsidR="007040E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terogene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seas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moking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lcoho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e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bes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crobiom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ammatio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rm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variations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gene-by-environ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eract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sponsib</w:t>
      </w:r>
      <w:r w:rsidRPr="00690E8E">
        <w:rPr>
          <w:rFonts w:ascii="Book Antiqua" w:hAnsi="Book Antiqua"/>
        </w:rPr>
        <w:t>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ZYW5nPC9BdXRob3I+PFllYXI+MTk5MzwvWWVhcj48UmVj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TA4MC00PC9wYWdlcz48dm9sdW1lPjkyPC92b2x1bWU+PG51bWJlcj4y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ZYW5nPC9BdXRob3I+PFllYXI+MTk5MzwvWWVhcj48UmVj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131" w:tooltip="Yang, 1993 #20" w:history="1">
        <w:r w:rsidR="001D6B6F" w:rsidRPr="00690E8E">
          <w:rPr>
            <w:rFonts w:ascii="Book Antiqua" w:hAnsi="Book Antiqua"/>
            <w:noProof/>
            <w:vertAlign w:val="superscript"/>
          </w:rPr>
          <w:t>13</w:t>
        </w:r>
        <w:r w:rsidR="001D6B6F">
          <w:rPr>
            <w:rFonts w:ascii="Book Antiqua" w:hAnsi="Book Antiqua" w:hint="eastAsia"/>
            <w:noProof/>
            <w:vertAlign w:val="superscript"/>
            <w:lang w:eastAsia="zh-CN"/>
          </w:rPr>
          <w:t>0</w:t>
        </w:r>
      </w:hyperlink>
      <w:r w:rsidR="0014035A">
        <w:rPr>
          <w:rFonts w:ascii="Book Antiqua" w:hAnsi="Book Antiqua"/>
          <w:noProof/>
          <w:vertAlign w:val="superscript"/>
        </w:rPr>
        <w:t>,</w:t>
      </w:r>
      <w:hyperlink w:anchor="_ENREF_132" w:tooltip="Targan, 2005 #21" w:history="1">
        <w:r w:rsidR="001D6B6F" w:rsidRPr="00690E8E">
          <w:rPr>
            <w:rFonts w:ascii="Book Antiqua" w:hAnsi="Book Antiqua"/>
            <w:noProof/>
            <w:vertAlign w:val="superscript"/>
          </w:rPr>
          <w:t>13</w:t>
        </w:r>
        <w:r w:rsidR="001D6B6F">
          <w:rPr>
            <w:rFonts w:ascii="Book Antiqua" w:hAnsi="Book Antiqua" w:hint="eastAsia"/>
            <w:noProof/>
            <w:vertAlign w:val="superscript"/>
            <w:lang w:eastAsia="zh-CN"/>
          </w:rPr>
          <w:t>1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elpfu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vestigat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hologie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it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utcomes.</w:t>
      </w:r>
    </w:p>
    <w:p w14:paraId="510F4D93" w14:textId="264B1771" w:rsidR="00690E8E" w:rsidRPr="00690E8E" w:rsidRDefault="007040EE" w:rsidP="0014035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</w:rPr>
        <w:lastRenderedPageBreak/>
        <w:t>Alt</w:t>
      </w:r>
      <w:r w:rsidRPr="00690E8E">
        <w:rPr>
          <w:rFonts w:ascii="Book Antiqua" w:hAnsi="Book Antiqua"/>
        </w:rPr>
        <w:t>hough</w:t>
      </w:r>
      <w:r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earc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man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dvantage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houl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ake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sideration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imaril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mpri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electe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amp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iz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quire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rrobor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amin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,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nd </w:t>
      </w:r>
      <w:r w:rsidR="00690E8E" w:rsidRPr="00690E8E">
        <w:rPr>
          <w:rFonts w:ascii="Book Antiqua" w:hAnsi="Book Antiqua"/>
        </w:rPr>
        <w:t>lack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ltidisciplina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ert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ums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el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andardized</w:t>
      </w:r>
      <w:r w:rsidR="002C0363">
        <w:rPr>
          <w:rFonts w:ascii="Book Antiqua" w:hAnsi="Book Antiqua"/>
        </w:rPr>
        <w:t xml:space="preserve"> </w:t>
      </w:r>
      <w:proofErr w:type="gramStart"/>
      <w:r w:rsidR="00690E8E" w:rsidRPr="00690E8E">
        <w:rPr>
          <w:rFonts w:ascii="Book Antiqua" w:hAnsi="Book Antiqua"/>
        </w:rPr>
        <w:t>strategies</w:t>
      </w:r>
      <w:proofErr w:type="gramEnd"/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0" w:tooltip="Ogino, 2016 #9" w:history="1">
        <w:r w:rsidR="000372CD" w:rsidRPr="00690E8E">
          <w:rPr>
            <w:rFonts w:ascii="Book Antiqua" w:hAnsi="Book Antiqua"/>
            <w:noProof/>
            <w:vertAlign w:val="superscript"/>
          </w:rPr>
          <w:t>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urthermore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stud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a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fro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blem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variou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ypoth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halleng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ref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qui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m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iori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hypothes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a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explorator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iologic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echanisms</w:t>
      </w:r>
      <w:r w:rsidR="00690E8E" w:rsidRPr="00690E8E">
        <w:rPr>
          <w:rFonts w:ascii="Book Antiqua" w:hAnsi="Book Antiqua"/>
        </w:rPr>
        <w:fldChar w:fldCharType="begin"/>
      </w:r>
      <w:r w:rsidR="00690E8E" w:rsidRPr="00690E8E">
        <w:rPr>
          <w:rFonts w:ascii="Book Antiqua" w:hAnsi="Book Antiqua"/>
        </w:rPr>
        <w:instrText xml:space="preserve"> ADDIN EN.CITE &lt;EndNote&gt;&lt;Cite&gt;&lt;Author&gt;Ogino&lt;/Author&gt;&lt;Year&gt;2011&lt;/Year&gt;&lt;RecNum&gt;4&lt;/RecNum&gt;&lt;DisplayText&gt;&lt;style face="superscript"&gt;[118]&lt;/style&gt;&lt;/DisplayText&gt;&lt;record&gt;&lt;rec-number&gt;4&lt;/rec-number&gt;&lt;foreign-keys&gt;&lt;key app="EN" db-id="rxtrp2e5hx5rvme225tx9fppfrz959xvea2a"&gt;4&lt;/key&gt;&lt;/foreign-keys&gt;&lt;ref-type name="Journal Article"&gt;17&lt;/ref-type&gt;&lt;contributors&gt;&lt;authors&gt;&lt;author&gt;Ogino, S.&lt;/author&gt;&lt;author&gt;Chan, A. T.&lt;/author&gt;&lt;author&gt;Fuchs, C. S.&lt;/author&gt;&lt;author&gt;Giovannucci, E.&lt;/author&gt;&lt;/authors&gt;&lt;/contributors&gt;&lt;auth-address&gt;Department of Pathology, Brigham and Women&amp;apos;s Hospital, Harvard Medical School, Boston, MA, USA. shuji_ogino@dfci.harvard.edu&lt;/auth-address&gt;&lt;titles&gt;&lt;title&gt;Molecular pathological epidemiology of colorectal neoplasia: an emerging transdisciplinary and interdisciplinary field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397-411&lt;/pages&gt;&lt;volume&gt;60&lt;/volume&gt;&lt;number&gt;3&lt;/number&gt;&lt;edition&gt;2010/11/03&lt;/edition&gt;&lt;keywords&gt;&lt;keyword&gt;Colorectal Neoplasms/classification/*epidemiology/*genetics&lt;/keyword&gt;&lt;keyword&gt;Genetic Predisposition to Disease&lt;/keyword&gt;&lt;keyword&gt;Humans&lt;/keyword&gt;&lt;keyword&gt;Interdisciplinary Studies/trends&lt;/keyword&gt;&lt;keyword&gt;Prognosis&lt;/keyword&gt;&lt;keyword&gt;Research Design&lt;/keyword&gt;&lt;/keywords&gt;&lt;dates&gt;&lt;year&gt;2011&lt;/year&gt;&lt;pub-dates&gt;&lt;date&gt;Mar&lt;/date&gt;&lt;/pub-dates&gt;&lt;/dates&gt;&lt;isbn&gt;0017-5749 (Print)&amp;#xD;0017-5749&lt;/isbn&gt;&lt;accession-num&gt;21036793&lt;/accession-num&gt;&lt;urls&gt;&lt;/urls&gt;&lt;custom2&gt;Pmc3040598&lt;/custom2&gt;&lt;custom6&gt;Nihms270371&lt;/custom6&gt;&lt;electronic-resource-num&gt;10.1136/gut.2010.217182&lt;/electronic-resource-num&gt;&lt;remote-database-provider&gt;Nlm&lt;/remote-database-provider&gt;&lt;language&gt;eng&lt;/language&gt;&lt;/record&gt;&lt;/Cite&gt;&lt;/EndNote&gt;</w:instrText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18" w:tooltip="Ogino, 2011 #4" w:history="1">
        <w:r w:rsidR="000372CD" w:rsidRPr="00690E8E">
          <w:rPr>
            <w:rFonts w:ascii="Book Antiqua" w:hAnsi="Book Antiqua"/>
            <w:noProof/>
            <w:vertAlign w:val="superscript"/>
          </w:rPr>
          <w:t>1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7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ls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generat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pportunitie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al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scoveries</w: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 </w:instrText>
      </w:r>
      <w:r w:rsidR="00690E8E" w:rsidRPr="00690E8E">
        <w:rPr>
          <w:rFonts w:ascii="Book Antiqua" w:hAnsi="Book Antiqua"/>
        </w:rPr>
        <w:fldChar w:fldCharType="begin">
          <w:fldData xml:space="preserve">PEVuZE5vdGU+PENpdGU+PEF1dGhvcj5PZ2lubzwvQXV0aG9yPjxZZWFyPjIwMTY8L1llYXI+PFJl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</w:fldData>
        </w:fldChar>
      </w:r>
      <w:r w:rsidR="00690E8E" w:rsidRPr="00690E8E">
        <w:rPr>
          <w:rFonts w:ascii="Book Antiqua" w:hAnsi="Book Antiqua"/>
        </w:rPr>
        <w:instrText xml:space="preserve"> ADDIN EN.CITE.DATA </w:instrText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</w:r>
      <w:r w:rsidR="00690E8E" w:rsidRPr="00690E8E">
        <w:rPr>
          <w:rFonts w:ascii="Book Antiqua" w:hAnsi="Book Antiqua"/>
        </w:rPr>
        <w:fldChar w:fldCharType="separate"/>
      </w:r>
      <w:r w:rsidR="00690E8E" w:rsidRPr="00690E8E">
        <w:rPr>
          <w:rFonts w:ascii="Book Antiqua" w:hAnsi="Book Antiqua"/>
          <w:noProof/>
          <w:vertAlign w:val="superscript"/>
        </w:rPr>
        <w:t>[</w:t>
      </w:r>
      <w:hyperlink w:anchor="_ENREF_120" w:tooltip="Ogino, 2016 #9" w:history="1">
        <w:r w:rsidR="000372CD" w:rsidRPr="00690E8E">
          <w:rPr>
            <w:rFonts w:ascii="Book Antiqua" w:hAnsi="Book Antiqua"/>
            <w:noProof/>
            <w:vertAlign w:val="superscript"/>
          </w:rPr>
          <w:t>1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19</w:t>
        </w:r>
      </w:hyperlink>
      <w:r w:rsidR="00690E8E" w:rsidRPr="00690E8E">
        <w:rPr>
          <w:rFonts w:ascii="Book Antiqua" w:hAnsi="Book Antiqua"/>
          <w:noProof/>
          <w:vertAlign w:val="superscript"/>
        </w:rPr>
        <w:t>]</w:t>
      </w:r>
      <w:r w:rsidR="00690E8E" w:rsidRPr="00690E8E">
        <w:rPr>
          <w:rFonts w:ascii="Book Antiqua" w:hAnsi="Book Antiqua"/>
        </w:rPr>
        <w:fldChar w:fldCharType="end"/>
      </w:r>
      <w:r w:rsidR="00690E8E"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considera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P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radigm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omising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rec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mprov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redictio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respons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harmacological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dietary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lifestyl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terve</w:t>
      </w:r>
      <w:r w:rsidR="00690E8E" w:rsidRPr="00690E8E">
        <w:rPr>
          <w:rFonts w:ascii="Book Antiqua" w:hAnsi="Book Antiqua"/>
        </w:rPr>
        <w:t>ntion</w:t>
      </w:r>
      <w:r>
        <w:rPr>
          <w:rFonts w:ascii="Book Antiqua" w:hAnsi="Book Antiqua"/>
        </w:rPr>
        <w:t>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,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ogether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proofErr w:type="spellStart"/>
      <w:r w:rsidR="00690E8E" w:rsidRPr="00690E8E">
        <w:rPr>
          <w:rFonts w:ascii="Book Antiqua" w:hAnsi="Book Antiqua"/>
        </w:rPr>
        <w:t>pathomechanism</w:t>
      </w:r>
      <w:proofErr w:type="spellEnd"/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690E8E" w:rsidRPr="00690E8E">
        <w:rPr>
          <w:rFonts w:ascii="Book Antiqua" w:hAnsi="Book Antiqua"/>
        </w:rPr>
        <w:t>UC.</w:t>
      </w:r>
    </w:p>
    <w:p w14:paraId="531FF451" w14:textId="77777777" w:rsidR="0014035A" w:rsidRDefault="0014035A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0BECA132" w14:textId="6601B1C5" w:rsidR="00690E8E" w:rsidRPr="0014035A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FF0000"/>
          <w:u w:val="single"/>
        </w:rPr>
      </w:pPr>
      <w:r w:rsidRPr="0014035A">
        <w:rPr>
          <w:rFonts w:ascii="Book Antiqua" w:hAnsi="Book Antiqua"/>
          <w:b/>
          <w:u w:val="single"/>
        </w:rPr>
        <w:t>THERAPY</w:t>
      </w:r>
      <w:bookmarkEnd w:id="19"/>
      <w:bookmarkEnd w:id="20"/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OF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UGI</w:t>
      </w:r>
      <w:r w:rsidR="002C0363">
        <w:rPr>
          <w:rFonts w:ascii="Book Antiqua" w:hAnsi="Book Antiqua"/>
          <w:b/>
          <w:u w:val="single"/>
        </w:rPr>
        <w:t xml:space="preserve"> </w:t>
      </w:r>
      <w:r w:rsidRPr="0014035A">
        <w:rPr>
          <w:rFonts w:ascii="Book Antiqua" w:hAnsi="Book Antiqua"/>
          <w:b/>
          <w:u w:val="single"/>
        </w:rPr>
        <w:t>LESIONS</w:t>
      </w:r>
      <w:r w:rsidR="002C0363">
        <w:rPr>
          <w:rFonts w:ascii="Book Antiqua" w:hAnsi="Book Antiqua"/>
          <w:b/>
          <w:color w:val="FF0000"/>
          <w:u w:val="single"/>
        </w:rPr>
        <w:t xml:space="preserve"> </w:t>
      </w:r>
    </w:p>
    <w:p w14:paraId="0FF09F82" w14:textId="382436BF" w:rsidR="00690E8E" w:rsidRPr="00690E8E" w:rsidRDefault="00690E8E" w:rsidP="00690E8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90E8E">
        <w:rPr>
          <w:rFonts w:ascii="Book Antiqua" w:hAnsi="Book Antiqua"/>
        </w:rPr>
        <w:t>5-</w:t>
      </w:r>
      <w:r w:rsidR="007040EE">
        <w:rPr>
          <w:rFonts w:ascii="Book Antiqua" w:hAnsi="Book Antiqua"/>
        </w:rPr>
        <w:t>a</w:t>
      </w:r>
      <w:r w:rsidR="007040EE" w:rsidRPr="00690E8E">
        <w:rPr>
          <w:rFonts w:ascii="Book Antiqua" w:hAnsi="Book Antiqua"/>
        </w:rPr>
        <w:t>minosalicylate</w:t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rticosteroi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itum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cros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act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TNF)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7040E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e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por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naging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UC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Ba2l0YWtlPC9BdXRob3I+PFllYXI+MjAxMDwvWWVhcj48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2MjItNTwvcGFnZXM+PHZvbHVtZT4yNTwvdm9sdW1lPjxudW1iZXI+Njwv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NzEwLTU8L3BhZ2VzPjx2b2x1bWU+MjE8L3ZvbHVtZT48bnVtYmVy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Ba2l0YWtlPC9BdXRob3I+PFllYXI+MjAxMDwvWWVhcj48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NzEwLTU8L3BhZ2VzPjx2b2x1bWU+MjE8L3ZvbHVtZT48bnVtYmVy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1" w:tooltip="Akitake, 2010 #316" w:history="1">
        <w:r w:rsidRPr="00690E8E">
          <w:rPr>
            <w:rFonts w:ascii="Book Antiqua" w:hAnsi="Book Antiqua"/>
            <w:noProof/>
            <w:vertAlign w:val="superscript"/>
          </w:rPr>
          <w:t>81-83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3" w:tooltip="Corporaal, 2009 #327" w:history="1">
        <w:r w:rsidR="000372CD" w:rsidRPr="00690E8E">
          <w:rPr>
            <w:rFonts w:ascii="Book Antiqua" w:hAnsi="Book Antiqua"/>
            <w:noProof/>
            <w:vertAlign w:val="superscript"/>
          </w:rPr>
          <w:t>13</w:t>
        </w:r>
        <w:r w:rsidR="000372CD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evertheles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urrently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andar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no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ye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ach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greement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s,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leukocytapheresis</w:t>
      </w:r>
      <w:proofErr w:type="spellEnd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/or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peroral</w:t>
      </w:r>
      <w:proofErr w:type="spellEnd"/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mesalazine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s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</w: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XTwvc3R5bGU+PC9EaXNwbGF5VGV4dD48cmVjb3JkPjxyZWMtbnVtYmVyPjMwMjwvcmVjLW51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IaXNhYmU8L0F1dGhvcj48WWVhcj4yMDEwPC9ZZWFyPjxS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46" w:tooltip="Hisabe, 2010 #302" w:history="1">
        <w:r w:rsidRPr="00690E8E">
          <w:rPr>
            <w:rFonts w:ascii="Book Antiqua" w:hAnsi="Book Antiqua"/>
            <w:noProof/>
            <w:vertAlign w:val="superscript"/>
          </w:rPr>
          <w:t>46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over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munosuppress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yclosporine,</w:t>
      </w:r>
      <w:r w:rsidR="002C0363">
        <w:rPr>
          <w:rFonts w:ascii="Book Antiqua" w:hAnsi="Book Antiqua"/>
        </w:rPr>
        <w:t xml:space="preserve"> </w:t>
      </w:r>
      <w:bookmarkStart w:id="23" w:name="OLE_LINK15"/>
      <w:bookmarkStart w:id="24" w:name="OLE_LINK18"/>
      <w:r w:rsidRPr="00690E8E">
        <w:rPr>
          <w:rFonts w:ascii="Book Antiqua" w:hAnsi="Book Antiqua"/>
        </w:rPr>
        <w:t>tacrolimus</w:t>
      </w:r>
      <w:bookmarkEnd w:id="23"/>
      <w:bookmarkEnd w:id="24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a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p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I</w:t>
      </w:r>
      <w:r w:rsidR="002C0363">
        <w:rPr>
          <w:rFonts w:ascii="Book Antiqua" w:hAnsi="Book Antiqua"/>
        </w:rPr>
        <w:t xml:space="preserve"> </w:t>
      </w:r>
      <w:proofErr w:type="gramStart"/>
      <w:r w:rsidRPr="00690E8E">
        <w:rPr>
          <w:rFonts w:ascii="Book Antiqua" w:hAnsi="Book Antiqua"/>
        </w:rPr>
        <w:t>inflammation</w:t>
      </w:r>
      <w:proofErr w:type="gramEnd"/>
      <w:r w:rsidRPr="00690E8E">
        <w:rPr>
          <w:rFonts w:ascii="Book Antiqua" w:hAnsi="Book Antiqua"/>
        </w:rPr>
        <w:fldChar w:fldCharType="begin">
          <w:fldData xml:space="preserve">PEVuZE5vdGU+PENpdGU+PEF1dGhvcj5DaGliYTwvQXV0aG9yPjxZZWFyPjIwMTM8L1llYXI+PFJl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jIwLTYyMzwvcGFnZXM+PHZvbHVt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aGliYTwvQXV0aG9yPjxZZWFyPjIwMTM8L1llYXI+PFJl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jIwLTYyMzwvcGFnZXM+PHZvbHVt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77" w:tooltip="Saito, 2014 #311" w:history="1">
        <w:r w:rsidRPr="00690E8E">
          <w:rPr>
            <w:rFonts w:ascii="Book Antiqua" w:hAnsi="Book Antiqua"/>
            <w:noProof/>
            <w:vertAlign w:val="superscript"/>
          </w:rPr>
          <w:t>77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82" w:tooltip="Chiba, 2013 #317" w:history="1">
        <w:r w:rsidRPr="00690E8E">
          <w:rPr>
            <w:rFonts w:ascii="Book Antiqua" w:hAnsi="Book Antiqua"/>
            <w:noProof/>
            <w:vertAlign w:val="superscript"/>
          </w:rPr>
          <w:t>82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4" w:tooltip="Queliza, 2018 #341" w:history="1">
        <w:r w:rsidR="0039652A" w:rsidRPr="00690E8E">
          <w:rPr>
            <w:rFonts w:ascii="Book Antiqua" w:hAnsi="Book Antiqua"/>
            <w:noProof/>
            <w:vertAlign w:val="superscript"/>
          </w:rPr>
          <w:t>13</w:t>
        </w:r>
        <w:r w:rsidR="0039652A">
          <w:rPr>
            <w:rFonts w:ascii="Book Antiqua" w:hAnsi="Book Antiqua" w:hint="eastAsia"/>
            <w:noProof/>
            <w:vertAlign w:val="superscript"/>
            <w:lang w:eastAsia="zh-CN"/>
          </w:rPr>
          <w:t>3</w:t>
        </w:r>
      </w:hyperlink>
      <w:r w:rsidR="00971EB4">
        <w:rPr>
          <w:rFonts w:ascii="Book Antiqua" w:hAnsi="Book Antiqua"/>
          <w:noProof/>
          <w:vertAlign w:val="superscript"/>
        </w:rPr>
        <w:t>,</w:t>
      </w:r>
      <w:hyperlink w:anchor="_ENREF_135" w:tooltip="Rush, 2014 #342" w:history="1">
        <w:r w:rsidR="0039652A" w:rsidRPr="00690E8E">
          <w:rPr>
            <w:rFonts w:ascii="Book Antiqua" w:hAnsi="Book Antiqua"/>
            <w:noProof/>
            <w:vertAlign w:val="superscript"/>
          </w:rPr>
          <w:t>13</w:t>
        </w:r>
        <w:r w:rsidR="0039652A">
          <w:rPr>
            <w:rFonts w:ascii="Book Antiqua" w:hAnsi="Book Antiqua" w:hint="eastAsia"/>
            <w:noProof/>
            <w:vertAlign w:val="superscript"/>
            <w:lang w:eastAsia="zh-CN"/>
          </w:rPr>
          <w:t>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="002C0363">
        <w:rPr>
          <w:rFonts w:ascii="Book Antiqua" w:hAnsi="Book Antiqua"/>
        </w:rPr>
        <w:t xml:space="preserve"> </w:t>
      </w:r>
      <w:r w:rsidR="00284CF3">
        <w:rPr>
          <w:rFonts w:ascii="Book Antiqua" w:hAnsi="Book Antiqua"/>
        </w:rPr>
        <w:t>(Figure</w:t>
      </w:r>
      <w:r w:rsidR="002C0363">
        <w:rPr>
          <w:rFonts w:ascii="Book Antiqua" w:hAnsi="Book Antiqua"/>
        </w:rPr>
        <w:t xml:space="preserve"> </w:t>
      </w:r>
      <w:r w:rsidR="00284CF3">
        <w:rPr>
          <w:rFonts w:ascii="Book Antiqua" w:hAnsi="Book Antiqua"/>
        </w:rPr>
        <w:t>5</w:t>
      </w:r>
      <w:r w:rsidRPr="00971EB4">
        <w:rPr>
          <w:rFonts w:ascii="Book Antiqua" w:hAnsi="Book Antiqua"/>
        </w:rPr>
        <w:t>)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xampl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C-associat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lcer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travenou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dnisol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(5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g/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60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g/d)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ered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clud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hes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in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lood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oo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wallowing</w:t>
      </w:r>
      <w:r w:rsidR="007040E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iarrhe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mprov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i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p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ays</w:t>
      </w:r>
      <w:r w:rsidRPr="00690E8E">
        <w:rPr>
          <w:rFonts w:ascii="Book Antiqua" w:hAnsi="Book Antiqua"/>
        </w:rPr>
        <w:fldChar w:fldCharType="begin"/>
      </w:r>
      <w:r w:rsidRPr="00690E8E">
        <w:rPr>
          <w:rFonts w:ascii="Book Antiqua" w:hAnsi="Book Antiqua"/>
        </w:rPr>
        <w:instrText xml:space="preserve"> ADDIN EN.CITE &lt;EndNote&gt;&lt;Cite&gt;&lt;Author&gt;Tominaga&lt;/Author&gt;&lt;Year&gt;2020&lt;/Year&gt;&lt;RecNum&gt;79&lt;/RecNum&gt;&lt;DisplayText&gt;&lt;style face="superscript"&gt;[24]&lt;/style&gt;&lt;/DisplayText&gt;&lt;record&gt;&lt;rec-number&gt;79&lt;/rec-number&gt;&lt;foreign-keys&gt;&lt;key app="EN" db-id="wt0azdx92pfefqexwvlx5d0rafw2xtdxf0ep"&gt;79&lt;/key&gt;&lt;/foreign-keys&gt;&lt;ref-type name="Journal Article"&gt;17&lt;/ref-type&gt;&lt;contributors&gt;&lt;authors&gt;&lt;author&gt;Tominaga, K.&lt;/author&gt;&lt;author&gt;Tsuchiya, A.&lt;/author&gt;&lt;author&gt;Sato, H.&lt;/author&gt;&lt;author&gt;Mizusawa, T.&lt;/author&gt;&lt;author&gt;Morita, S.&lt;/author&gt;&lt;author&gt;Ishii, Y.&lt;/author&gt;&lt;author&gt;Takeda, N.&lt;/author&gt;&lt;author&gt;Natsui, K.&lt;/author&gt;&lt;author&gt;Kawata, Y.&lt;/author&gt;&lt;author&gt;Kimura, N.&lt;/author&gt;&lt;author&gt;Arao, Y.&lt;/author&gt;&lt;author&gt;Takahashi, K.&lt;/author&gt;&lt;author&gt;Hayashi, K.&lt;/author&gt;&lt;author&gt;Yokoyama, J.&lt;/author&gt;&lt;author&gt;Terai, S.&lt;/author&gt;&lt;/authors&gt;&lt;/contributors&gt;&lt;auth-address&gt;Division of Gastroenterology and Hepatology, Graduate School of Medical and Dental Sciences, Niigata University, Japan.&amp;#xD;Department of Gastroenterology and Hepatology, Uonuma Kikan Hospital, Japan.&lt;/auth-address&gt;&lt;titles&gt;&lt;title&gt;Esophageal Ulcers Associated with Ulcerative Colitis: A Case Series and Literature Review&lt;/title&gt;&lt;secondary-title&gt;Intern Med&lt;/secondary-title&gt;&lt;alt-title&gt;Internal medicine (Tokyo, Japan)&lt;/alt-title&gt;&lt;/titles&gt;&lt;periodical&gt;&lt;full-title&gt;Intern Med&lt;/full-title&gt;&lt;abbr-1&gt;Internal medicine (Tokyo, Japan)&lt;/abbr-1&gt;&lt;/periodical&gt;&lt;alt-periodical&gt;&lt;full-title&gt;Intern Med&lt;/full-title&gt;&lt;abbr-1&gt;Internal medicine (Tokyo, Japan)&lt;/abbr-1&gt;&lt;/alt-periodical&gt;&lt;pages&gt;1983-1989&lt;/pages&gt;&lt;volume&gt;59&lt;/volume&gt;&lt;number&gt;16&lt;/number&gt;&lt;edition&gt;2020/05/26&lt;/edition&gt;&lt;dates&gt;&lt;year&gt;2020&lt;/year&gt;&lt;pub-dates&gt;&lt;date&gt;Aug 15&lt;/date&gt;&lt;/pub-dates&gt;&lt;/dates&gt;&lt;isbn&gt;0918-2918&lt;/isbn&gt;&lt;accession-num&gt;32448835&lt;/accession-num&gt;&lt;urls&gt;&lt;/urls&gt;&lt;electronic-resource-num&gt;10.2169/internalmedicine.4437-20&lt;/electronic-resource-num&gt;&lt;remote-database-provider&gt;Nlm&lt;/remote-database-provider&gt;&lt;language&gt;eng&lt;/language&gt;&lt;/record&gt;&lt;/Cite&gt;&lt;/EndNote&gt;</w:instrText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24" w:tooltip="Tominaga, 2020 #79" w:history="1">
        <w:r w:rsidRPr="00690E8E">
          <w:rPr>
            <w:rFonts w:ascii="Book Antiqua" w:hAnsi="Book Antiqua"/>
            <w:noProof/>
            <w:vertAlign w:val="superscript"/>
          </w:rPr>
          <w:t>2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rticularl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esenting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drug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c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mesalazine</w:t>
      </w:r>
      <w:proofErr w:type="spellEnd"/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1B56DE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ly</w:t>
      </w:r>
      <w:r w:rsidR="002C0363">
        <w:rPr>
          <w:rFonts w:ascii="Book Antiqua" w:hAnsi="Book Antiqua"/>
        </w:rPr>
        <w:t xml:space="preserve"> </w:t>
      </w:r>
      <w:r w:rsidR="001B56DE" w:rsidRPr="00690E8E">
        <w:rPr>
          <w:rFonts w:ascii="Book Antiqua" w:hAnsi="Book Antiqua"/>
        </w:rPr>
        <w:t>relieve</w:t>
      </w:r>
      <w:r w:rsidR="001B56DE">
        <w:rPr>
          <w:rFonts w:ascii="Book Antiqua" w:hAnsi="Book Antiqua"/>
        </w:rPr>
        <w:t xml:space="preserve"> the </w:t>
      </w:r>
      <w:r w:rsidR="001B56DE" w:rsidRPr="00690E8E">
        <w:rPr>
          <w:rFonts w:ascii="Book Antiqua" w:hAnsi="Book Antiqua"/>
        </w:rPr>
        <w:t>symptoms</w: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F08L3N0eWxlPjwvRGlzcGxheVRleHQ+PHJlY29yZD48cmVjLW51bWJlcj4z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HYXJjw61hIEdhdmlsw6FuPC9BdXRob3I+PFllYXI+MjAx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54" w:tooltip="García Gavilán, 2017 #333" w:history="1">
        <w:r w:rsidRPr="00690E8E">
          <w:rPr>
            <w:rFonts w:ascii="Book Antiqua" w:hAnsi="Book Antiqua"/>
            <w:noProof/>
            <w:vertAlign w:val="superscript"/>
          </w:rPr>
          <w:t>54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il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om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dividual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N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ab</w:t>
      </w:r>
      <w:r w:rsidR="001B56D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igh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mo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ec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rmones</w:t>
      </w:r>
      <w:r w:rsidRPr="00690E8E">
        <w:rPr>
          <w:rFonts w:ascii="Book Antiqua" w:hAnsi="Book Antiqua"/>
        </w:rPr>
        <w:fldChar w:fldCharType="begin">
          <w:fldData xml:space="preserve">PEVuZE5vdGU+PENpdGU+PEF1dGhvcj5Db3Jwb3JhYWw8L0F1dGhvcj48WWVhcj4yMDA5PC9ZZWFy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 </w:instrText>
      </w:r>
      <w:r w:rsidRPr="00690E8E">
        <w:rPr>
          <w:rFonts w:ascii="Book Antiqua" w:hAnsi="Book Antiqua"/>
        </w:rPr>
        <w:fldChar w:fldCharType="begin">
          <w:fldData xml:space="preserve">PEVuZE5vdGU+PENpdGU+PEF1dGhvcj5Db3Jwb3JhYWw8L0F1dGhvcj48WWVhcj4yMDA5PC9ZZWFy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==
</w:fldData>
        </w:fldChar>
      </w:r>
      <w:r w:rsidRPr="00690E8E">
        <w:rPr>
          <w:rFonts w:ascii="Book Antiqua" w:hAnsi="Book Antiqua"/>
        </w:rPr>
        <w:instrText xml:space="preserve"> ADDIN EN.CITE.DATA </w:instrText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</w:r>
      <w:r w:rsidRPr="00690E8E">
        <w:rPr>
          <w:rFonts w:ascii="Book Antiqua" w:hAnsi="Book Antiqua"/>
        </w:rPr>
        <w:fldChar w:fldCharType="separate"/>
      </w:r>
      <w:r w:rsidRPr="00690E8E">
        <w:rPr>
          <w:rFonts w:ascii="Book Antiqua" w:hAnsi="Book Antiqua"/>
          <w:noProof/>
          <w:vertAlign w:val="superscript"/>
        </w:rPr>
        <w:t>[</w:t>
      </w:r>
      <w:hyperlink w:anchor="_ENREF_82" w:tooltip="Chiba, 2013 #317" w:history="1">
        <w:r w:rsidRPr="00690E8E">
          <w:rPr>
            <w:rFonts w:ascii="Book Antiqua" w:hAnsi="Book Antiqua"/>
            <w:noProof/>
            <w:vertAlign w:val="superscript"/>
          </w:rPr>
          <w:t>82</w:t>
        </w:r>
      </w:hyperlink>
      <w:r w:rsidR="006531A8">
        <w:rPr>
          <w:rFonts w:ascii="Book Antiqua" w:hAnsi="Book Antiqua"/>
          <w:noProof/>
          <w:vertAlign w:val="superscript"/>
        </w:rPr>
        <w:t>,</w:t>
      </w:r>
      <w:hyperlink w:anchor="_ENREF_133" w:tooltip="Corporaal, 2009 #327" w:history="1">
        <w:r w:rsidR="000B212C" w:rsidRPr="00690E8E">
          <w:rPr>
            <w:rFonts w:ascii="Book Antiqua" w:hAnsi="Book Antiqua"/>
            <w:noProof/>
            <w:vertAlign w:val="superscript"/>
          </w:rPr>
          <w:t>13</w:t>
        </w:r>
        <w:r w:rsidR="000B212C">
          <w:rPr>
            <w:rFonts w:ascii="Book Antiqua" w:hAnsi="Book Antiqua" w:hint="eastAsia"/>
            <w:noProof/>
            <w:vertAlign w:val="superscript"/>
            <w:lang w:eastAsia="zh-CN"/>
          </w:rPr>
          <w:t>2</w:t>
        </w:r>
      </w:hyperlink>
      <w:r w:rsidRPr="00690E8E">
        <w:rPr>
          <w:rFonts w:ascii="Book Antiqua" w:hAnsi="Book Antiqua"/>
          <w:noProof/>
          <w:vertAlign w:val="superscript"/>
        </w:rPr>
        <w:t>]</w:t>
      </w:r>
      <w:r w:rsidRPr="00690E8E">
        <w:rPr>
          <w:rFonts w:ascii="Book Antiqua" w:hAnsi="Book Antiqua"/>
        </w:rPr>
        <w:fldChar w:fldCharType="end"/>
      </w:r>
      <w:r w:rsidRPr="00690E8E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efore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dministratio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lfasalaz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proofErr w:type="spellStart"/>
      <w:r w:rsidRPr="00690E8E">
        <w:rPr>
          <w:rFonts w:ascii="Book Antiqua" w:hAnsi="Book Antiqua"/>
        </w:rPr>
        <w:t>mesalazine</w:t>
      </w:r>
      <w:proofErr w:type="spellEnd"/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quick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efficient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elie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GDL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teroid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utiliz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econd-li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reatment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NF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lastRenderedPageBreak/>
        <w:t>antagonists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flixim</w:t>
      </w:r>
      <w:r w:rsidRPr="00690E8E">
        <w:rPr>
          <w:rFonts w:ascii="Book Antiqua" w:hAnsi="Book Antiqua"/>
        </w:rPr>
        <w:t>ab</w:t>
      </w:r>
      <w:r w:rsidR="001B56DE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</w:t>
      </w:r>
      <w:r w:rsidRPr="00690E8E">
        <w:rPr>
          <w:rFonts w:ascii="Book Antiqua" w:hAnsi="Book Antiqua"/>
        </w:rPr>
        <w:t>alcium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ntagonis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coul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pplied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ar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insensitiv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hormon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or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ubject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whose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symptom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progress</w:t>
      </w:r>
      <w:r w:rsidR="002C0363">
        <w:rPr>
          <w:rFonts w:ascii="Book Antiqua" w:hAnsi="Book Antiqua"/>
        </w:rPr>
        <w:t xml:space="preserve"> </w:t>
      </w:r>
      <w:r w:rsidRPr="00690E8E">
        <w:rPr>
          <w:rFonts w:ascii="Book Antiqua" w:hAnsi="Book Antiqua"/>
        </w:rPr>
        <w:t>rapidly.</w:t>
      </w:r>
    </w:p>
    <w:p w14:paraId="1D23F560" w14:textId="77777777" w:rsidR="00690E8E" w:rsidRDefault="00690E8E">
      <w:pPr>
        <w:spacing w:line="360" w:lineRule="auto"/>
        <w:jc w:val="both"/>
        <w:rPr>
          <w:lang w:eastAsia="zh-CN"/>
        </w:rPr>
      </w:pPr>
    </w:p>
    <w:p w14:paraId="078931BB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5457BD8" w14:textId="0E488779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C-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requ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pecif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nc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go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2C0363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GI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D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intest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n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olitis.</w:t>
      </w:r>
    </w:p>
    <w:p w14:paraId="45ACEE0D" w14:textId="77777777" w:rsidR="00A77B3E" w:rsidRDefault="00A77B3E">
      <w:pPr>
        <w:spacing w:line="360" w:lineRule="auto"/>
        <w:jc w:val="both"/>
      </w:pPr>
    </w:p>
    <w:p w14:paraId="163547BC" w14:textId="77777777" w:rsidR="00A77B3E" w:rsidRPr="00BA3754" w:rsidRDefault="00762925" w:rsidP="00BA375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BA3754">
        <w:rPr>
          <w:rFonts w:ascii="Book Antiqua" w:eastAsia="Book Antiqua" w:hAnsi="Book Antiqua" w:cs="Book Antiqua"/>
          <w:b/>
        </w:rPr>
        <w:t>REFERENCES</w:t>
      </w:r>
    </w:p>
    <w:p w14:paraId="150DB710" w14:textId="53400B3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25" w:name="OLE_LINK208"/>
      <w:bookmarkStart w:id="26" w:name="OLE_LINK2754"/>
      <w:r w:rsidRPr="00BA3754">
        <w:rPr>
          <w:rFonts w:ascii="Book Antiqua" w:hAnsi="Book Antiqua"/>
        </w:rPr>
        <w:t>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Ordás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I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Eckman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lamin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aumgart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ndbor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06-16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27" w:name="OLE_LINK163"/>
      <w:bookmarkStart w:id="28" w:name="OLE_LINK16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914296</w:t>
      </w:r>
      <w:bookmarkEnd w:id="27"/>
      <w:bookmarkEnd w:id="28"/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10.1016/S0140-6736(12)60150-0</w:t>
      </w:r>
      <w:r w:rsidRPr="00BA3754">
        <w:rPr>
          <w:rFonts w:ascii="Book Antiqua" w:hAnsi="Book Antiqua"/>
        </w:rPr>
        <w:t>]</w:t>
      </w:r>
    </w:p>
    <w:p w14:paraId="4A34AA64" w14:textId="64DE061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Feuer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array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57-13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2725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mayocp.2019.01.018]</w:t>
      </w:r>
    </w:p>
    <w:p w14:paraId="6179A667" w14:textId="63AFFA9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Feuer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heifetz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age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53-15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1998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mayocp.2014.07.002]</w:t>
      </w:r>
    </w:p>
    <w:p w14:paraId="12F1A2B9" w14:textId="5136799D" w:rsidR="00BA3754" w:rsidRPr="001B56DE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ajendr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ganat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imen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atinell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Umapath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Ziad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shas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rehens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d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Pr="00DF4E37">
        <w:rPr>
          <w:rFonts w:ascii="Book Antiqua" w:hAnsi="Book Antiqua"/>
        </w:rPr>
        <w:t>.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  <w:i/>
          <w:iCs/>
        </w:rPr>
        <w:t>Dis</w:t>
      </w:r>
      <w:r w:rsidR="002C0363" w:rsidRPr="00DF4E37">
        <w:rPr>
          <w:rFonts w:ascii="Book Antiqua" w:hAnsi="Book Antiqua"/>
          <w:i/>
          <w:iCs/>
        </w:rPr>
        <w:t xml:space="preserve"> </w:t>
      </w:r>
      <w:r w:rsidRPr="00DF4E37">
        <w:rPr>
          <w:rFonts w:ascii="Book Antiqua" w:hAnsi="Book Antiqua"/>
          <w:i/>
          <w:iCs/>
        </w:rPr>
        <w:t>Mon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2019;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  <w:b/>
          <w:bCs/>
        </w:rPr>
        <w:t>65</w:t>
      </w:r>
      <w:r w:rsidRPr="00DF4E37">
        <w:rPr>
          <w:rFonts w:ascii="Book Antiqua" w:hAnsi="Book Antiqua"/>
        </w:rPr>
        <w:t>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100851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[PMID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30837080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DOI:</w:t>
      </w:r>
      <w:r w:rsidR="002C0363" w:rsidRPr="00DF4E37">
        <w:rPr>
          <w:rFonts w:ascii="Book Antiqua" w:hAnsi="Book Antiqua"/>
        </w:rPr>
        <w:t xml:space="preserve"> </w:t>
      </w:r>
      <w:r w:rsidRPr="00DF4E37">
        <w:rPr>
          <w:rFonts w:ascii="Book Antiqua" w:hAnsi="Book Antiqua"/>
        </w:rPr>
        <w:t>10.1016/j.disamonth.2019.02.004]</w:t>
      </w:r>
    </w:p>
    <w:p w14:paraId="5AFC5CDC" w14:textId="34CEFDE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ovac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ll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rat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akato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va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B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rkony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olyo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lga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eme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uth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okod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ot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rva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rnok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omsit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soszánszk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alog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od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ezsof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rdo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cske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p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zuc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se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n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zab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ere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ngari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st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ou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(HUPIR)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aediatri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ubanalys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PI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str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rohns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6-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2615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rohns.2011.07.008]</w:t>
      </w:r>
    </w:p>
    <w:p w14:paraId="1E8352F8" w14:textId="55883F1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ember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ark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ohan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96-17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24618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0-1746.2005.03954.x]</w:t>
      </w:r>
    </w:p>
    <w:p w14:paraId="2F12AEEA" w14:textId="2C8038F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astellanet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z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en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v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c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lker-Sm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rivistrav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7-2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3196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409000-00006]</w:t>
      </w:r>
    </w:p>
    <w:p w14:paraId="7ACD1109" w14:textId="7914FE2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bdulla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up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roffi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fefferkor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ollest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orki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tzgera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F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i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hoo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-ye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36-6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4545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211000-00009]</w:t>
      </w:r>
    </w:p>
    <w:p w14:paraId="281371CB" w14:textId="699B793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Sawczenko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ndh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en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atu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e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ta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relan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rch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hi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95-10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123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adc.88.11.995]</w:t>
      </w:r>
    </w:p>
    <w:p w14:paraId="0D014567" w14:textId="56D0777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old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m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li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49-3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8391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10.05.004]</w:t>
      </w:r>
    </w:p>
    <w:p w14:paraId="04D02CEE" w14:textId="4902B4A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r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Ikeu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c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m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hd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id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mo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ku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3-2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731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7-2143-8]</w:t>
      </w:r>
    </w:p>
    <w:p w14:paraId="415855E4" w14:textId="0E69D88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Harpaz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lydoride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li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13-43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7731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20.05.003]</w:t>
      </w:r>
    </w:p>
    <w:p w14:paraId="74E3E4D7" w14:textId="09F7A10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ob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nh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m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l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p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linde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43-44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3968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200104000-00010]</w:t>
      </w:r>
    </w:p>
    <w:p w14:paraId="65CF0437" w14:textId="53BB5E9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1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sak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shi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ji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mb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lic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85-5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84448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bf02355062]</w:t>
      </w:r>
    </w:p>
    <w:p w14:paraId="51E1926A" w14:textId="3BF5282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Iwamur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iraok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shi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Inoku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kahar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nd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na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cta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Oka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5-1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29" w:name="OLE_LINK165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674758</w:t>
      </w:r>
      <w:bookmarkEnd w:id="29"/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345C93" w:rsidRPr="00345C93">
        <w:rPr>
          <w:rFonts w:ascii="Book Antiqua" w:hAnsi="Book Antiqua"/>
        </w:rPr>
        <w:t>10.18926/AMO/55850</w:t>
      </w:r>
      <w:r w:rsidRPr="00BA3754">
        <w:rPr>
          <w:rFonts w:ascii="Book Antiqua" w:hAnsi="Book Antiqua"/>
        </w:rPr>
        <w:t>]</w:t>
      </w:r>
    </w:p>
    <w:p w14:paraId="55BABD94" w14:textId="4334B25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o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bookmarkStart w:id="30" w:name="OLE_LINK166"/>
      <w:bookmarkStart w:id="31" w:name="OLE_LINK167"/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t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mptoms</w:t>
      </w:r>
      <w:bookmarkEnd w:id="30"/>
      <w:bookmarkEnd w:id="31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345C93">
        <w:rPr>
          <w:rFonts w:ascii="Book Antiqua" w:hAnsi="Book Antiqua"/>
          <w:i/>
        </w:rPr>
        <w:t>Gut</w:t>
      </w:r>
      <w:r w:rsidR="002C0363">
        <w:rPr>
          <w:rFonts w:ascii="Book Antiqua" w:hAnsi="Book Antiqua"/>
          <w:i/>
        </w:rPr>
        <w:t xml:space="preserve"> </w:t>
      </w:r>
      <w:r w:rsidRPr="00345C93">
        <w:rPr>
          <w:rFonts w:ascii="Book Antiqua" w:hAnsi="Book Antiqua"/>
          <w:i/>
        </w:rPr>
        <w:t>Liv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345C93">
        <w:rPr>
          <w:rFonts w:ascii="Book Antiqua" w:hAnsi="Book Antiqua"/>
          <w:b/>
        </w:rPr>
        <w:t>13</w:t>
      </w:r>
    </w:p>
    <w:p w14:paraId="7807C522" w14:textId="1C77066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uben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herif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ppelma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ter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way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f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on?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6-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7932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200401000-00011]</w:t>
      </w:r>
    </w:p>
    <w:p w14:paraId="5D22988B" w14:textId="11E5AB3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rav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red?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Discov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-2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2" w:name="OLE_LINK168"/>
      <w:bookmarkStart w:id="33" w:name="OLE_LINK169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61982</w:t>
      </w:r>
      <w:bookmarkEnd w:id="32"/>
      <w:bookmarkEnd w:id="33"/>
      <w:r w:rsidRPr="00BA3754">
        <w:rPr>
          <w:rFonts w:ascii="Book Antiqua" w:hAnsi="Book Antiqua"/>
        </w:rPr>
        <w:t>]</w:t>
      </w:r>
    </w:p>
    <w:p w14:paraId="1342FB9E" w14:textId="122C4A7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9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Mak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urisc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s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e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s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0-3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59696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gh.14872]</w:t>
      </w:r>
    </w:p>
    <w:p w14:paraId="0BBB9E30" w14:textId="56ADDE1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Siow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ha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oll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P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age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u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emin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67-37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12650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sempedsurg.2017.10.006]</w:t>
      </w:r>
    </w:p>
    <w:p w14:paraId="37B05D59" w14:textId="7BEE2DC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Dąbkowsk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raca-Pakulsk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Zawad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strows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tarzyńsk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cand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75-108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4564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80/00365521.2019.1656776]</w:t>
      </w:r>
    </w:p>
    <w:p w14:paraId="03F9E4DF" w14:textId="437C024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urn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iffith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ur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75-4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777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1894-007-0062-8]</w:t>
      </w:r>
    </w:p>
    <w:p w14:paraId="24CDE1B5" w14:textId="53098D9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2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="008D16DE" w:rsidRPr="00BA3754">
        <w:rPr>
          <w:rFonts w:ascii="Book Antiqua" w:hAnsi="Book Antiqua"/>
          <w:b/>
          <w:bCs/>
        </w:rPr>
        <w:t>argole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8D16DE" w:rsidRPr="00BA3754">
        <w:rPr>
          <w:rFonts w:ascii="Book Antiqua" w:hAnsi="Book Antiqua"/>
        </w:rPr>
        <w:t>Weng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om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yoder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ngrenos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94-5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4" w:name="OLE_LINK170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469767</w:t>
      </w:r>
      <w:bookmarkEnd w:id="34"/>
      <w:r w:rsidRPr="00BA3754">
        <w:rPr>
          <w:rFonts w:ascii="Book Antiqua" w:hAnsi="Book Antiqua"/>
        </w:rPr>
        <w:t>]</w:t>
      </w:r>
    </w:p>
    <w:p w14:paraId="0958940E" w14:textId="13B4748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ominag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suchiy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zusaw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hi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e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atsu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wat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ra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y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k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e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r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tera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3-19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5" w:name="OLE_LINK23"/>
      <w:bookmarkStart w:id="36" w:name="OLE_LINK2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448835</w:t>
      </w:r>
      <w:bookmarkEnd w:id="35"/>
      <w:bookmarkEnd w:id="36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2169/internalmedicine.4437-20]</w:t>
      </w:r>
    </w:p>
    <w:p w14:paraId="26349283" w14:textId="2FAC224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5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Ruusk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ajalaht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rajärv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ä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spe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1-1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8152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176-199408000-00007]</w:t>
      </w:r>
    </w:p>
    <w:p w14:paraId="49E5729F" w14:textId="0A72A3D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Ash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onduell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Q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ossott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el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t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z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dga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n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atti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aediatri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v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-Ye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llow-u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io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02-40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7" w:name="OLE_LINK171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922257</w:t>
      </w:r>
      <w:bookmarkEnd w:id="37"/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10.1097/MPG.0000000000001729</w:t>
      </w:r>
      <w:r w:rsidRPr="00BA3754">
        <w:rPr>
          <w:rFonts w:ascii="Book Antiqua" w:hAnsi="Book Antiqua"/>
        </w:rPr>
        <w:t>]</w:t>
      </w:r>
    </w:p>
    <w:p w14:paraId="026B1F19" w14:textId="132635D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7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Basser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siliauska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asser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imen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offe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k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ipapilla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Y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05-51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8" w:name="OLE_LINK17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719598</w:t>
      </w:r>
      <w:bookmarkEnd w:id="38"/>
      <w:r w:rsidRPr="00BA3754">
        <w:rPr>
          <w:rFonts w:ascii="Book Antiqua" w:hAnsi="Book Antiqua"/>
        </w:rPr>
        <w:t>]</w:t>
      </w:r>
    </w:p>
    <w:p w14:paraId="6294B3AF" w14:textId="53EFAE5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8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Ebach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nderheyd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lli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ens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flam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5-4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8485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1347]</w:t>
      </w:r>
    </w:p>
    <w:p w14:paraId="7DBE23DA" w14:textId="7D464FB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t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L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eintz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n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flam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24-13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39" w:name="OLE_LINK173"/>
      <w:bookmarkStart w:id="40" w:name="OLE_LINK17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983984</w:t>
      </w:r>
      <w:bookmarkEnd w:id="39"/>
      <w:bookmarkEnd w:id="40"/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AC3011" w:rsidRPr="00AC3011">
        <w:rPr>
          <w:rFonts w:ascii="Book Antiqua" w:hAnsi="Book Antiqua"/>
        </w:rPr>
        <w:t>10.1097/MIB.0000000000000100</w:t>
      </w:r>
      <w:r w:rsidRPr="00BA3754">
        <w:rPr>
          <w:rFonts w:ascii="Book Antiqua" w:hAnsi="Book Antiqua"/>
        </w:rPr>
        <w:t>]</w:t>
      </w:r>
    </w:p>
    <w:p w14:paraId="02726CE4" w14:textId="7319046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Abuquteish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ut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e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28-19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0864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748/wjg.v25.i16.1928]</w:t>
      </w:r>
    </w:p>
    <w:p w14:paraId="7AC822B1" w14:textId="7B747F0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3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LiVols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Jaretz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r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mi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u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-3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686340]</w:t>
      </w:r>
    </w:p>
    <w:p w14:paraId="6AE7E586" w14:textId="7403ACB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hadev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U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t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i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-apprai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tinc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istopath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0-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12123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46/j.1365-2559.2002.01416.x]</w:t>
      </w:r>
    </w:p>
    <w:p w14:paraId="5D5D34F2" w14:textId="106F8F6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D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ato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uss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B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mul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aldassa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iccol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equenc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anuloma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2-3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3679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MPG.0b013e31812e95e1]</w:t>
      </w:r>
    </w:p>
    <w:p w14:paraId="5BC51E13" w14:textId="5779533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onnenber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urn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ent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orbi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osinophil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13-615.e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06815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gh.2020.02.015]</w:t>
      </w:r>
    </w:p>
    <w:p w14:paraId="341FA9E7" w14:textId="701CED8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5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Rosendorff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ie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esophag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44-34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0397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gut.8.4.344]</w:t>
      </w:r>
    </w:p>
    <w:p w14:paraId="3DC5C515" w14:textId="0D35728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nuds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parber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0729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1/jama.1967.03130020086028]</w:t>
      </w:r>
    </w:p>
    <w:p w14:paraId="67267903" w14:textId="18442AD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ristoph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L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r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ationshi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n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1-97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76962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7326/0003-4819-70-5-971]</w:t>
      </w:r>
    </w:p>
    <w:p w14:paraId="49FD65BF" w14:textId="1BEE1CF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Zimmerm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senbl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pthou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intest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Endos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8-2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48971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s0016-5107(84)72424-2]</w:t>
      </w:r>
    </w:p>
    <w:p w14:paraId="19351B51" w14:textId="1516115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3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Izaw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ugay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namor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a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irais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</w:rPr>
        <w:t xml:space="preserve"> </w:t>
      </w:r>
      <w:proofErr w:type="spellStart"/>
      <w:r w:rsidRPr="002C0363">
        <w:rPr>
          <w:rFonts w:ascii="Book Antiqua" w:hAnsi="Book Antiqua"/>
          <w:i/>
          <w:iCs/>
        </w:rPr>
        <w:t>Prog</w:t>
      </w:r>
      <w:proofErr w:type="spellEnd"/>
      <w:r w:rsidR="002C0363" w:rsidRPr="002C0363">
        <w:rPr>
          <w:rFonts w:ascii="Book Antiqua" w:hAnsi="Book Antiqua"/>
          <w:i/>
          <w:iCs/>
        </w:rPr>
        <w:t xml:space="preserve"> </w:t>
      </w:r>
      <w:r w:rsidRPr="002C0363">
        <w:rPr>
          <w:rFonts w:ascii="Book Antiqua" w:hAnsi="Book Antiqua"/>
          <w:i/>
          <w:iCs/>
        </w:rPr>
        <w:t>Digest</w:t>
      </w:r>
      <w:r w:rsidR="002C0363" w:rsidRPr="002C0363">
        <w:rPr>
          <w:rFonts w:ascii="Book Antiqua" w:hAnsi="Book Antiqua"/>
          <w:i/>
          <w:iCs/>
        </w:rPr>
        <w:t xml:space="preserve"> </w:t>
      </w:r>
      <w:proofErr w:type="spellStart"/>
      <w:r w:rsidRPr="002C0363">
        <w:rPr>
          <w:rFonts w:ascii="Book Antiqua" w:hAnsi="Book Antiqua"/>
          <w:i/>
          <w:iCs/>
        </w:rPr>
        <w:t>Endos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2C0363">
        <w:rPr>
          <w:rFonts w:ascii="Book Antiqua" w:hAnsi="Book Antiqua"/>
          <w:b/>
          <w:bCs/>
        </w:rPr>
        <w:t>8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4-95</w:t>
      </w:r>
    </w:p>
    <w:p w14:paraId="2565BE7B" w14:textId="73ED487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Konish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uji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bookmarkStart w:id="41" w:name="OLE_LINK175"/>
      <w:bookmarkStart w:id="42" w:name="OLE_LINK176"/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ght-sid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usu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bookmarkEnd w:id="41"/>
      <w:bookmarkEnd w:id="42"/>
      <w:r w:rsidR="002C0363">
        <w:rPr>
          <w:rFonts w:ascii="Book Antiqua" w:hAnsi="Book Antiqua"/>
        </w:rPr>
        <w:t xml:space="preserve"> </w:t>
      </w:r>
      <w:r w:rsidRPr="002A1327">
        <w:rPr>
          <w:rFonts w:ascii="Book Antiqua" w:hAnsi="Book Antiqua"/>
          <w:i/>
        </w:rPr>
        <w:t>Chiba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Med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Assoc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Mag</w:t>
      </w:r>
      <w:r w:rsidR="002C0363">
        <w:rPr>
          <w:rFonts w:ascii="Book Antiqua" w:hAnsi="Book Antiqua"/>
          <w:i/>
        </w:rPr>
        <w:t xml:space="preserve"> </w:t>
      </w:r>
      <w:r w:rsidRPr="00BA3754">
        <w:rPr>
          <w:rFonts w:ascii="Book Antiqua" w:hAnsi="Book Antiqua"/>
        </w:rPr>
        <w:t>1998;</w:t>
      </w:r>
      <w:r w:rsidR="002C0363">
        <w:rPr>
          <w:rFonts w:ascii="Book Antiqua" w:hAnsi="Book Antiqua"/>
        </w:rPr>
        <w:t xml:space="preserve"> </w:t>
      </w:r>
      <w:r w:rsidRPr="002A1327">
        <w:rPr>
          <w:rFonts w:ascii="Book Antiqua" w:hAnsi="Book Antiqua"/>
          <w:b/>
        </w:rPr>
        <w:t>5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3-144</w:t>
      </w:r>
    </w:p>
    <w:p w14:paraId="4B49362C" w14:textId="65194D3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igash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unaya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J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Japan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Surg</w:t>
      </w:r>
      <w:r w:rsidR="002C0363">
        <w:rPr>
          <w:rFonts w:ascii="Book Antiqua" w:hAnsi="Book Antiqua"/>
          <w:i/>
        </w:rPr>
        <w:t xml:space="preserve"> </w:t>
      </w:r>
      <w:r w:rsidRPr="002A1327">
        <w:rPr>
          <w:rFonts w:ascii="Book Antiqua" w:hAnsi="Book Antiqua"/>
          <w:i/>
        </w:rPr>
        <w:t>Assoc</w:t>
      </w:r>
      <w:r w:rsidR="002C0363">
        <w:rPr>
          <w:rFonts w:ascii="Book Antiqua" w:hAnsi="Book Antiqua"/>
        </w:rPr>
        <w:t xml:space="preserve"> </w:t>
      </w:r>
      <w:r w:rsidR="002A1327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b/>
        </w:rPr>
        <w:t>6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3-146</w:t>
      </w:r>
    </w:p>
    <w:p w14:paraId="52B00662" w14:textId="3CA049C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4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Ike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z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</w:t>
      </w:r>
      <w:r w:rsidR="002A1327">
        <w:rPr>
          <w:rFonts w:ascii="Book Antiqua" w:hAnsi="Book Antiqua" w:hint="eastAsi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emorrhag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.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i/>
        </w:rPr>
        <w:t>J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Kushiro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City</w:t>
      </w:r>
      <w:r w:rsidR="002C0363">
        <w:rPr>
          <w:rFonts w:ascii="Book Antiqua" w:hAnsi="Book Antiqua"/>
          <w:i/>
        </w:rPr>
        <w:t xml:space="preserve"> </w:t>
      </w:r>
      <w:r w:rsidR="002A1327" w:rsidRPr="002A1327">
        <w:rPr>
          <w:rFonts w:ascii="Book Antiqua" w:hAnsi="Book Antiqua"/>
          <w:i/>
        </w:rPr>
        <w:t>Gen</w:t>
      </w:r>
      <w:r w:rsidR="002C0363">
        <w:rPr>
          <w:rFonts w:ascii="Book Antiqua" w:hAnsi="Book Antiqua"/>
        </w:rPr>
        <w:t xml:space="preserve"> </w:t>
      </w:r>
      <w:r w:rsidR="002A1327">
        <w:rPr>
          <w:rFonts w:ascii="Book Antiqua" w:hAnsi="Book Antiqua"/>
        </w:rPr>
        <w:t>2000;</w:t>
      </w:r>
      <w:r w:rsidR="002C0363">
        <w:rPr>
          <w:rFonts w:ascii="Book Antiqua" w:hAnsi="Book Antiqua"/>
        </w:rPr>
        <w:t xml:space="preserve"> </w:t>
      </w:r>
      <w:r w:rsidR="002A1327" w:rsidRPr="002A1327">
        <w:rPr>
          <w:rFonts w:ascii="Book Antiqua" w:hAnsi="Book Antiqua"/>
          <w:b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9-133</w:t>
      </w:r>
    </w:p>
    <w:p w14:paraId="45F1B39F" w14:textId="3C51EA0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urok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g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ogane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tsum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utatsu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95-5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8633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2328-019-01082-7]</w:t>
      </w:r>
    </w:p>
    <w:p w14:paraId="6484A251" w14:textId="1D28E411" w:rsidR="00BA3754" w:rsidRPr="00955EBC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4</w:t>
      </w:r>
      <w:r w:rsidR="002C0363">
        <w:rPr>
          <w:rFonts w:ascii="Book Antiqua" w:hAnsi="Book Antiqua"/>
        </w:rPr>
        <w:t xml:space="preserve"> </w:t>
      </w:r>
      <w:r w:rsidR="00955EBC" w:rsidRPr="00955EBC">
        <w:rPr>
          <w:rFonts w:ascii="Book Antiqua" w:hAnsi="Book Antiqua"/>
          <w:b/>
          <w:bCs/>
        </w:rPr>
        <w:t>Asakawa</w:t>
      </w:r>
      <w:r w:rsidR="002C0363">
        <w:rPr>
          <w:rFonts w:ascii="Book Antiqua" w:hAnsi="Book Antiqua"/>
          <w:b/>
          <w:bCs/>
        </w:rPr>
        <w:t xml:space="preserve"> </w:t>
      </w:r>
      <w:r w:rsidR="00955EBC" w:rsidRPr="00955EBC">
        <w:rPr>
          <w:rFonts w:ascii="Book Antiqua" w:hAnsi="Book Antiqua"/>
          <w:b/>
          <w:bCs/>
        </w:rPr>
        <w:t>A</w:t>
      </w:r>
      <w:r w:rsidR="00955EBC" w:rsidRPr="00955EBC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Kojima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Y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Fuji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E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Ohtaka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M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Shimazak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R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Sato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T,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Nakamura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T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Morozum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A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Akahane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Y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Fujino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MA.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Case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colitis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associated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955EBC" w:rsidRPr="00955EBC">
        <w:rPr>
          <w:rFonts w:ascii="Book Antiqua" w:hAnsi="Book Antiqua"/>
          <w:bCs/>
        </w:rPr>
        <w:t>oesophageal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ulcer.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Int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Med</w:t>
      </w:r>
      <w:r w:rsidR="002C0363">
        <w:rPr>
          <w:rFonts w:ascii="Book Antiqua" w:hAnsi="Book Antiqua"/>
          <w:bCs/>
          <w:i/>
        </w:rPr>
        <w:t xml:space="preserve"> </w:t>
      </w:r>
      <w:r w:rsidR="00955EBC" w:rsidRPr="00955EBC">
        <w:rPr>
          <w:rFonts w:ascii="Book Antiqua" w:hAnsi="Book Antiqua"/>
          <w:bCs/>
          <w:i/>
        </w:rPr>
        <w:t>Res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2000;</w:t>
      </w:r>
      <w:r w:rsidR="002C0363">
        <w:rPr>
          <w:rFonts w:ascii="Book Antiqua" w:hAnsi="Book Antiqua" w:hint="eastAsia"/>
          <w:bCs/>
        </w:rPr>
        <w:t xml:space="preserve"> </w:t>
      </w:r>
      <w:r w:rsidR="00955EBC" w:rsidRPr="00955EBC">
        <w:rPr>
          <w:rFonts w:ascii="Book Antiqua" w:hAnsi="Book Antiqua"/>
          <w:b/>
          <w:bCs/>
        </w:rPr>
        <w:t>28</w:t>
      </w:r>
      <w:r w:rsidR="00955EBC" w:rsidRPr="00955EBC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191-</w:t>
      </w:r>
      <w:r w:rsidR="00955EBC">
        <w:rPr>
          <w:rFonts w:ascii="Book Antiqua" w:hAnsi="Book Antiqua" w:hint="eastAsia"/>
          <w:bCs/>
        </w:rPr>
        <w:t>19</w:t>
      </w:r>
      <w:r w:rsidR="00955EBC">
        <w:rPr>
          <w:rFonts w:ascii="Book Antiqua" w:hAnsi="Book Antiqua"/>
          <w:bCs/>
        </w:rPr>
        <w:t>6</w:t>
      </w:r>
      <w:r w:rsidR="002C0363">
        <w:rPr>
          <w:rFonts w:ascii="Book Antiqua" w:hAnsi="Book Antiqua"/>
          <w:bCs/>
        </w:rPr>
        <w:t xml:space="preserve"> </w:t>
      </w:r>
      <w:r w:rsidR="00955EBC">
        <w:rPr>
          <w:rFonts w:ascii="Book Antiqua" w:hAnsi="Book Antiqua" w:hint="eastAsia"/>
          <w:bCs/>
        </w:rPr>
        <w:t>[</w:t>
      </w:r>
      <w:r w:rsidR="00955EBC" w:rsidRPr="00955EBC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955EBC" w:rsidRPr="00955EBC">
        <w:rPr>
          <w:rFonts w:ascii="Book Antiqua" w:hAnsi="Book Antiqua"/>
          <w:bCs/>
        </w:rPr>
        <w:t>11014327</w:t>
      </w:r>
      <w:r w:rsidR="002C0363">
        <w:rPr>
          <w:rFonts w:ascii="Book Antiqua" w:hAnsi="Book Antiqua" w:hint="eastAsia"/>
          <w:bCs/>
        </w:rPr>
        <w:t xml:space="preserve"> </w:t>
      </w:r>
      <w:r w:rsidR="00955EBC">
        <w:rPr>
          <w:rFonts w:ascii="Book Antiqua" w:hAnsi="Book Antiqua" w:hint="eastAsia"/>
          <w:bCs/>
        </w:rPr>
        <w:t>DOI</w:t>
      </w:r>
      <w:r w:rsidR="00955EBC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955EBC">
        <w:rPr>
          <w:rFonts w:ascii="Book Antiqua" w:hAnsi="Book Antiqua"/>
          <w:bCs/>
        </w:rPr>
        <w:t>10.1177/147323000002800405</w:t>
      </w:r>
      <w:r w:rsidR="00955EBC">
        <w:rPr>
          <w:rFonts w:ascii="Book Antiqua" w:hAnsi="Book Antiqua" w:hint="eastAsia"/>
          <w:bCs/>
        </w:rPr>
        <w:t>]</w:t>
      </w:r>
    </w:p>
    <w:p w14:paraId="4F53E92C" w14:textId="629DA3A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</w:t>
      </w:r>
      <w:r w:rsidRPr="002C0363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urakat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k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matan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bookmarkStart w:id="43" w:name="OLE_LINK177"/>
      <w:bookmarkStart w:id="44" w:name="OLE_LINK178"/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bin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</w:t>
      </w:r>
      <w:bookmarkEnd w:id="43"/>
      <w:bookmarkEnd w:id="44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  <w:i/>
        </w:rPr>
        <w:t xml:space="preserve"> </w:t>
      </w:r>
      <w:proofErr w:type="spellStart"/>
      <w:r w:rsidRPr="00D668D6">
        <w:rPr>
          <w:rFonts w:ascii="Book Antiqua" w:hAnsi="Book Antiqua"/>
          <w:i/>
        </w:rPr>
        <w:t>Prog</w:t>
      </w:r>
      <w:proofErr w:type="spellEnd"/>
      <w:r w:rsidR="002C0363">
        <w:rPr>
          <w:rFonts w:ascii="Book Antiqua" w:hAnsi="Book Antiqua"/>
          <w:i/>
        </w:rPr>
        <w:t xml:space="preserve"> </w:t>
      </w:r>
      <w:r w:rsidRPr="00D668D6">
        <w:rPr>
          <w:rFonts w:ascii="Book Antiqua" w:hAnsi="Book Antiqua"/>
          <w:i/>
        </w:rPr>
        <w:t>Digest</w:t>
      </w:r>
      <w:r w:rsidR="002C0363">
        <w:rPr>
          <w:rFonts w:ascii="Book Antiqua" w:hAnsi="Book Antiqua"/>
          <w:i/>
        </w:rPr>
        <w:t xml:space="preserve"> </w:t>
      </w:r>
      <w:proofErr w:type="spellStart"/>
      <w:r w:rsidRPr="00D668D6">
        <w:rPr>
          <w:rFonts w:ascii="Book Antiqua" w:hAnsi="Book Antiqua"/>
          <w:i/>
        </w:rPr>
        <w:t>Endosc</w:t>
      </w:r>
      <w:proofErr w:type="spellEnd"/>
      <w:r w:rsidR="002C0363">
        <w:rPr>
          <w:rFonts w:ascii="Book Antiqua" w:hAnsi="Book Antiqua"/>
        </w:rPr>
        <w:t xml:space="preserve"> </w:t>
      </w:r>
      <w:r w:rsidR="00D668D6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="00D668D6" w:rsidRPr="00D668D6">
        <w:rPr>
          <w:rFonts w:ascii="Book Antiqua" w:hAnsi="Book Antiqua"/>
          <w:b/>
        </w:rPr>
        <w:t>6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0-91</w:t>
      </w:r>
    </w:p>
    <w:p w14:paraId="61251E77" w14:textId="7C7BB7B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6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Hisabe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ya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nomiy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hih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agaha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ka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ke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wash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g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utam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ur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sib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ationshi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uchitis</w:t>
      </w:r>
      <w:proofErr w:type="spellEnd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Endos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8-27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11754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3-1661.2010.01006.x]</w:t>
      </w:r>
    </w:p>
    <w:p w14:paraId="680EA121" w14:textId="5F07E9D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reenste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nowi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ch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tra-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mplicat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edicin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Baltimore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7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01-4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579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5792-197609000-00004]</w:t>
      </w:r>
    </w:p>
    <w:p w14:paraId="14487064" w14:textId="2C78CA1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8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Ikeuch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ishigam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c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ib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Yanag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ma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uch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913-591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0070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748/wjg.v12.i36.5913]</w:t>
      </w:r>
    </w:p>
    <w:p w14:paraId="3A0C7A67" w14:textId="19F5C24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4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aed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2C0363">
        <w:rPr>
          <w:rFonts w:ascii="Book Antiqua" w:hAnsi="Book Antiqua"/>
        </w:rPr>
        <w:t>,</w:t>
      </w:r>
      <w:r w:rsidR="002C0363" w:rsidRP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e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oyag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kisak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bookmarkStart w:id="45" w:name="OLE_LINK179"/>
      <w:bookmarkStart w:id="46" w:name="OLE_LINK180"/>
      <w:r w:rsidRPr="00BA3754">
        <w:rPr>
          <w:rFonts w:ascii="Book Antiqua" w:hAnsi="Book Antiqua"/>
        </w:rPr>
        <w:t>Evalu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bookmarkEnd w:id="45"/>
      <w:bookmarkEnd w:id="46"/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656CCD">
        <w:rPr>
          <w:rFonts w:ascii="Book Antiqua" w:hAnsi="Book Antiqua"/>
          <w:i/>
        </w:rPr>
        <w:t>Digest</w:t>
      </w:r>
      <w:r w:rsidR="002C0363">
        <w:rPr>
          <w:rFonts w:ascii="Book Antiqua" w:hAnsi="Book Antiqua"/>
          <w:i/>
        </w:rPr>
        <w:t xml:space="preserve"> </w:t>
      </w:r>
      <w:r w:rsidRPr="00656CCD">
        <w:rPr>
          <w:rFonts w:ascii="Book Antiqua" w:hAnsi="Book Antiqua"/>
          <w:i/>
        </w:rPr>
        <w:t>Endosc</w:t>
      </w:r>
      <w:r w:rsidR="00656CCD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="00656CCD" w:rsidRPr="00656CCD">
        <w:rPr>
          <w:rFonts w:ascii="Book Antiqua" w:hAnsi="Book Antiqua"/>
          <w:b/>
        </w:rPr>
        <w:t>1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-203</w:t>
      </w:r>
    </w:p>
    <w:p w14:paraId="0BC0A59A" w14:textId="14F1650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Uchin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Ikeu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nd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o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ra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kesu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mi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te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lastRenderedPageBreak/>
        <w:t>concomit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tomegalovir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activ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Sur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Tod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1-32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9654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95-012-0329-z]</w:t>
      </w:r>
    </w:p>
    <w:p w14:paraId="789DB2CC" w14:textId="550DE5C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rap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teratur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test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3-2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7394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5217/ir.2018.00122]</w:t>
      </w:r>
    </w:p>
    <w:p w14:paraId="54E1429B" w14:textId="6751D0D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Ya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Q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World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47-38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9538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2998/wjcc.v8.i17.3847]</w:t>
      </w:r>
    </w:p>
    <w:p w14:paraId="60C50FF2" w14:textId="140F0D8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Q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um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edicin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(Baltimore)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1503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47" w:name="OLE_LINK181"/>
      <w:bookmarkStart w:id="48" w:name="OLE_LINK18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946342</w:t>
      </w:r>
      <w:bookmarkEnd w:id="47"/>
      <w:bookmarkEnd w:id="48"/>
      <w:r w:rsidR="002C0363">
        <w:rPr>
          <w:rFonts w:ascii="Book Antiqua" w:hAnsi="Book Antiqua"/>
        </w:rPr>
        <w:t xml:space="preserve"> </w:t>
      </w:r>
      <w:r w:rsidR="00263126" w:rsidRPr="00263126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263126" w:rsidRPr="00263126">
        <w:rPr>
          <w:rFonts w:ascii="Book Antiqua" w:hAnsi="Book Antiqua"/>
        </w:rPr>
        <w:t>10.1097/MD.0000000000015035</w:t>
      </w:r>
      <w:r w:rsidRPr="00BA3754">
        <w:rPr>
          <w:rFonts w:ascii="Book Antiqua" w:hAnsi="Book Antiqua"/>
        </w:rPr>
        <w:t>]</w:t>
      </w:r>
    </w:p>
    <w:p w14:paraId="03019660" w14:textId="7CC682B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4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Garcí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Gavilá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D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ópez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e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ánch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e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Esp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Enfer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35-53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5301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7235/reed.2017.4685/2016]</w:t>
      </w:r>
    </w:p>
    <w:p w14:paraId="6EF2A415" w14:textId="5E39197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ufm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derho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u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r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y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ente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09-12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49" w:name="OLE_LINK183"/>
      <w:bookmarkStart w:id="50" w:name="OLE_LINK18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219802</w:t>
      </w:r>
      <w:bookmarkEnd w:id="49"/>
      <w:bookmarkEnd w:id="50"/>
      <w:r w:rsidRPr="00BA3754">
        <w:rPr>
          <w:rFonts w:ascii="Book Antiqua" w:hAnsi="Book Antiqua"/>
        </w:rPr>
        <w:t>]</w:t>
      </w:r>
    </w:p>
    <w:p w14:paraId="6D8DB735" w14:textId="003C06F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6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Annese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V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rus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iscegli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mbard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emen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odol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rdi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an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ndriull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anenter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llow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89-119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38969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26688526551]</w:t>
      </w:r>
    </w:p>
    <w:p w14:paraId="70BA6DA7" w14:textId="723B87DC" w:rsidR="00BA3754" w:rsidRPr="004F0541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7</w:t>
      </w:r>
      <w:r w:rsidR="002C0363">
        <w:rPr>
          <w:rFonts w:ascii="Book Antiqua" w:hAnsi="Book Antiqua"/>
        </w:rPr>
        <w:t xml:space="preserve"> </w:t>
      </w:r>
      <w:r w:rsidR="004F0541" w:rsidRPr="004F0541">
        <w:rPr>
          <w:rFonts w:ascii="Book Antiqua" w:hAnsi="Book Antiqua"/>
          <w:b/>
          <w:bCs/>
        </w:rPr>
        <w:t>Sonnenberg</w:t>
      </w:r>
      <w:r w:rsidR="002C0363">
        <w:rPr>
          <w:rFonts w:ascii="Book Antiqua" w:hAnsi="Book Antiqua"/>
          <w:b/>
          <w:bCs/>
        </w:rPr>
        <w:t xml:space="preserve"> </w:t>
      </w:r>
      <w:r w:rsidR="004F0541" w:rsidRPr="004F0541">
        <w:rPr>
          <w:rFonts w:ascii="Book Antiqua" w:hAnsi="Book Antiqua"/>
          <w:b/>
          <w:bCs/>
        </w:rPr>
        <w:t>A</w:t>
      </w:r>
      <w:r w:rsidR="004F0541" w:rsidRPr="004F0541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Melton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SD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4F0541" w:rsidRPr="004F0541">
        <w:rPr>
          <w:rFonts w:ascii="Book Antiqua" w:hAnsi="Book Antiqua"/>
          <w:bCs/>
        </w:rPr>
        <w:t>Genta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RM.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Frequent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occurrence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gastriti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duodeniti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patients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disease.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4F0541" w:rsidRPr="004F0541">
        <w:rPr>
          <w:rFonts w:ascii="Book Antiqua" w:hAnsi="Book Antiqua"/>
          <w:bCs/>
          <w:i/>
        </w:rPr>
        <w:t>Inflamm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r w:rsidR="004F0541" w:rsidRPr="004F0541">
        <w:rPr>
          <w:rFonts w:ascii="Book Antiqua" w:hAnsi="Book Antiqua"/>
          <w:bCs/>
          <w:i/>
        </w:rPr>
        <w:t>Bowel</w:t>
      </w:r>
      <w:r w:rsidR="002C0363">
        <w:rPr>
          <w:rFonts w:ascii="Book Antiqua" w:hAnsi="Book Antiqua"/>
          <w:bCs/>
          <w:i/>
        </w:rPr>
        <w:t xml:space="preserve"> </w:t>
      </w:r>
      <w:r w:rsidR="004F0541" w:rsidRPr="004F0541">
        <w:rPr>
          <w:rFonts w:ascii="Book Antiqua" w:hAnsi="Book Antiqua"/>
          <w:bCs/>
          <w:i/>
        </w:rPr>
        <w:t>Dis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/>
          <w:bCs/>
        </w:rPr>
        <w:t>2011</w:t>
      </w:r>
      <w:r w:rsidR="004F0541" w:rsidRPr="004F0541">
        <w:rPr>
          <w:rFonts w:ascii="Book Antiqua" w:hAnsi="Book Antiqua"/>
          <w:bCs/>
        </w:rPr>
        <w:t>;</w:t>
      </w:r>
      <w:r w:rsidR="002C0363">
        <w:rPr>
          <w:rFonts w:ascii="Book Antiqua" w:hAnsi="Book Antiqua" w:hint="eastAsia"/>
          <w:bCs/>
        </w:rPr>
        <w:t xml:space="preserve"> </w:t>
      </w:r>
      <w:r w:rsidR="004F0541" w:rsidRPr="004F0541">
        <w:rPr>
          <w:rFonts w:ascii="Book Antiqua" w:hAnsi="Book Antiqua"/>
          <w:b/>
          <w:bCs/>
        </w:rPr>
        <w:t>17</w:t>
      </w:r>
      <w:r w:rsidR="004F0541" w:rsidRPr="004F0541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4F0541">
        <w:rPr>
          <w:rFonts w:ascii="Book Antiqua" w:hAnsi="Book Antiqua"/>
          <w:bCs/>
        </w:rPr>
        <w:t>39-44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 w:hint="eastAsia"/>
          <w:bCs/>
        </w:rPr>
        <w:t>[</w:t>
      </w:r>
      <w:r w:rsidR="004F0541" w:rsidRPr="004F0541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4F0541" w:rsidRPr="004F0541">
        <w:rPr>
          <w:rFonts w:ascii="Book Antiqua" w:hAnsi="Book Antiqua"/>
          <w:bCs/>
        </w:rPr>
        <w:t>20848539</w:t>
      </w:r>
      <w:r w:rsidR="002C0363">
        <w:rPr>
          <w:rFonts w:ascii="Book Antiqua" w:hAnsi="Book Antiqua" w:hint="eastAsia"/>
          <w:bCs/>
        </w:rPr>
        <w:t xml:space="preserve"> </w:t>
      </w:r>
      <w:r w:rsidR="004F0541">
        <w:rPr>
          <w:rFonts w:ascii="Book Antiqua" w:hAnsi="Book Antiqua" w:hint="eastAsia"/>
          <w:bCs/>
        </w:rPr>
        <w:t>DOI</w:t>
      </w:r>
      <w:r w:rsidR="004F0541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4F0541">
        <w:rPr>
          <w:rFonts w:ascii="Book Antiqua" w:hAnsi="Book Antiqua"/>
          <w:bCs/>
        </w:rPr>
        <w:t>10.1002/ibd.21356</w:t>
      </w:r>
      <w:r w:rsidR="004F0541">
        <w:rPr>
          <w:rFonts w:ascii="Book Antiqua" w:hAnsi="Book Antiqua" w:hint="eastAsia"/>
          <w:bCs/>
        </w:rPr>
        <w:t>]</w:t>
      </w:r>
    </w:p>
    <w:p w14:paraId="3B0D942F" w14:textId="44DC34E4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5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Kenn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ppelma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pholog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ops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72-16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9626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PAS.0b013e3181f3de93]</w:t>
      </w:r>
    </w:p>
    <w:p w14:paraId="12FA93F0" w14:textId="66DCCF8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e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emz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pe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zi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sophagogastroduodenosco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uch-a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stomos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flam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5-4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97255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0771]</w:t>
      </w:r>
    </w:p>
    <w:p w14:paraId="320A0EE4" w14:textId="6467C44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Hoentje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naue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ub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ng-ter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velop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n-ente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2-5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28585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MCG.0b013e3182582c1d]</w:t>
      </w:r>
    </w:p>
    <w:p w14:paraId="46EA1D37" w14:textId="259D4FF0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lliv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hernetsov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llan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anass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enchim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s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l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emellaw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oscop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ops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dic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d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fractorine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um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6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7-17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65214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humpath.2017.06.006]</w:t>
      </w:r>
    </w:p>
    <w:p w14:paraId="1E6F9F66" w14:textId="205DEE21" w:rsidR="00BA3754" w:rsidRPr="00B878A3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2</w:t>
      </w:r>
      <w:r w:rsidR="002C0363">
        <w:rPr>
          <w:rFonts w:ascii="Book Antiqua" w:hAnsi="Book Antiqua"/>
        </w:rPr>
        <w:t xml:space="preserve"> </w:t>
      </w:r>
      <w:proofErr w:type="spellStart"/>
      <w:r w:rsidR="00B878A3" w:rsidRPr="00B878A3">
        <w:rPr>
          <w:rFonts w:ascii="Book Antiqua" w:hAnsi="Book Antiqua"/>
          <w:b/>
          <w:bCs/>
        </w:rPr>
        <w:t>Horjus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proofErr w:type="spellStart"/>
      <w:r w:rsidR="00B878A3" w:rsidRPr="00B878A3">
        <w:rPr>
          <w:rFonts w:ascii="Book Antiqua" w:hAnsi="Book Antiqua"/>
          <w:b/>
          <w:bCs/>
        </w:rPr>
        <w:t>Talabur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proofErr w:type="spellStart"/>
      <w:r w:rsidR="00B878A3" w:rsidRPr="00B878A3">
        <w:rPr>
          <w:rFonts w:ascii="Book Antiqua" w:hAnsi="Book Antiqua"/>
          <w:b/>
          <w:bCs/>
        </w:rPr>
        <w:t>Horje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CS</w:t>
      </w:r>
      <w:r w:rsidR="00B878A3" w:rsidRPr="00B878A3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Meijer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Rover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van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878A3" w:rsidRPr="00B878A3">
        <w:rPr>
          <w:rFonts w:ascii="Book Antiqua" w:hAnsi="Book Antiqua"/>
          <w:bCs/>
        </w:rPr>
        <w:t>Lochem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EG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878A3" w:rsidRPr="00B878A3">
        <w:rPr>
          <w:rFonts w:ascii="Book Antiqua" w:hAnsi="Book Antiqua"/>
          <w:bCs/>
        </w:rPr>
        <w:t>Groenen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MJ,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Wahab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J.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revalence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Upper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Gastrointestinal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Lesion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at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Primary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Diagnosi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Adults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Disease.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878A3">
        <w:rPr>
          <w:rFonts w:ascii="Book Antiqua" w:hAnsi="Book Antiqua"/>
          <w:bCs/>
          <w:i/>
        </w:rPr>
        <w:t>Inflamm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r w:rsidR="00B878A3">
        <w:rPr>
          <w:rFonts w:ascii="Book Antiqua" w:hAnsi="Book Antiqua"/>
          <w:bCs/>
          <w:i/>
        </w:rPr>
        <w:t>Bowel</w:t>
      </w:r>
      <w:r w:rsidR="002C0363">
        <w:rPr>
          <w:rFonts w:ascii="Book Antiqua" w:hAnsi="Book Antiqua"/>
          <w:bCs/>
          <w:i/>
        </w:rPr>
        <w:t xml:space="preserve"> </w:t>
      </w:r>
      <w:r w:rsidR="00B878A3">
        <w:rPr>
          <w:rFonts w:ascii="Book Antiqua" w:hAnsi="Book Antiqua"/>
          <w:bCs/>
          <w:i/>
        </w:rPr>
        <w:t>Dis</w:t>
      </w:r>
      <w:r w:rsidR="002C0363">
        <w:rPr>
          <w:rFonts w:ascii="Book Antiqua" w:hAnsi="Book Antiqua"/>
          <w:bCs/>
          <w:i/>
        </w:rPr>
        <w:t xml:space="preserve"> </w:t>
      </w:r>
      <w:r w:rsidR="00B878A3" w:rsidRPr="00B878A3">
        <w:rPr>
          <w:rFonts w:ascii="Book Antiqua" w:hAnsi="Book Antiqua"/>
          <w:bCs/>
        </w:rPr>
        <w:t>2016;</w:t>
      </w:r>
      <w:r w:rsidR="002C0363">
        <w:rPr>
          <w:rFonts w:ascii="Book Antiqua" w:hAnsi="Book Antiqua" w:hint="eastAsia"/>
          <w:bCs/>
        </w:rPr>
        <w:t xml:space="preserve"> </w:t>
      </w:r>
      <w:r w:rsidR="00B878A3" w:rsidRPr="00B878A3">
        <w:rPr>
          <w:rFonts w:ascii="Book Antiqua" w:hAnsi="Book Antiqua"/>
          <w:b/>
          <w:bCs/>
        </w:rPr>
        <w:t>22</w:t>
      </w:r>
      <w:r w:rsidR="00B878A3" w:rsidRPr="00B878A3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1896-</w:t>
      </w:r>
      <w:r w:rsidR="00B878A3">
        <w:rPr>
          <w:rFonts w:ascii="Book Antiqua" w:hAnsi="Book Antiqua" w:hint="eastAsia"/>
          <w:bCs/>
        </w:rPr>
        <w:t>1</w:t>
      </w:r>
      <w:r w:rsidR="00B878A3">
        <w:rPr>
          <w:rFonts w:ascii="Book Antiqua" w:hAnsi="Book Antiqua"/>
          <w:bCs/>
        </w:rPr>
        <w:t>901</w:t>
      </w:r>
      <w:r w:rsidR="002C0363">
        <w:rPr>
          <w:rFonts w:ascii="Book Antiqua" w:hAnsi="Book Antiqua"/>
          <w:bCs/>
        </w:rPr>
        <w:t xml:space="preserve"> </w:t>
      </w:r>
      <w:r w:rsidR="00B878A3">
        <w:rPr>
          <w:rFonts w:ascii="Book Antiqua" w:hAnsi="Book Antiqua" w:hint="eastAsia"/>
          <w:bCs/>
        </w:rPr>
        <w:t>[</w:t>
      </w:r>
      <w:r w:rsidR="00B878A3" w:rsidRPr="00B878A3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B878A3" w:rsidRPr="00B878A3">
        <w:rPr>
          <w:rFonts w:ascii="Book Antiqua" w:hAnsi="Book Antiqua"/>
          <w:bCs/>
        </w:rPr>
        <w:t>27057685</w:t>
      </w:r>
      <w:r w:rsidR="002C0363">
        <w:rPr>
          <w:rFonts w:ascii="Book Antiqua" w:hAnsi="Book Antiqua" w:hint="eastAsia"/>
          <w:bCs/>
        </w:rPr>
        <w:t xml:space="preserve"> </w:t>
      </w:r>
      <w:r w:rsidR="00B878A3">
        <w:rPr>
          <w:rFonts w:ascii="Book Antiqua" w:hAnsi="Book Antiqua" w:hint="eastAsia"/>
          <w:bCs/>
        </w:rPr>
        <w:t>DOI</w:t>
      </w:r>
      <w:r w:rsidR="00B878A3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B878A3">
        <w:rPr>
          <w:rFonts w:ascii="Book Antiqua" w:hAnsi="Book Antiqua"/>
          <w:bCs/>
        </w:rPr>
        <w:t>10.1097/MIB.0000000000000786</w:t>
      </w:r>
      <w:r w:rsidR="00B878A3">
        <w:rPr>
          <w:rFonts w:ascii="Book Antiqua" w:hAnsi="Book Antiqua" w:hint="eastAsia"/>
          <w:bCs/>
        </w:rPr>
        <w:t>]</w:t>
      </w:r>
    </w:p>
    <w:p w14:paraId="3B42CC6B" w14:textId="69BAE95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utr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rnvold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opath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rrelatio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Path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8-8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0789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ol.2017.06.007]</w:t>
      </w:r>
    </w:p>
    <w:p w14:paraId="0CA8FFD6" w14:textId="1941B1DD" w:rsidR="00BA3754" w:rsidRPr="005014E2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4</w:t>
      </w:r>
      <w:r w:rsidR="002C0363">
        <w:rPr>
          <w:rFonts w:ascii="Book Antiqua" w:hAnsi="Book Antiqua"/>
        </w:rPr>
        <w:t xml:space="preserve"> </w:t>
      </w:r>
      <w:proofErr w:type="spellStart"/>
      <w:r w:rsidR="005014E2" w:rsidRPr="005014E2">
        <w:rPr>
          <w:rFonts w:ascii="Book Antiqua" w:hAnsi="Book Antiqua"/>
          <w:b/>
          <w:bCs/>
        </w:rPr>
        <w:t>Parente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5014E2" w:rsidRPr="005014E2">
        <w:rPr>
          <w:rFonts w:ascii="Book Antiqua" w:hAnsi="Book Antiqua"/>
          <w:b/>
          <w:bCs/>
        </w:rPr>
        <w:t>F</w:t>
      </w:r>
      <w:r w:rsidR="005014E2" w:rsidRPr="005014E2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Cucino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C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Bollan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S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Imbes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V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Macon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Bonetto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S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Vago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ianchi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5014E2" w:rsidRPr="005014E2">
        <w:rPr>
          <w:rFonts w:ascii="Book Antiqua" w:hAnsi="Book Antiqua"/>
          <w:bCs/>
        </w:rPr>
        <w:t>Porro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.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Foca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gastric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iltrates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nflammatory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bowe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diseases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prevalence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immunohistochemical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characteristics,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diagnostic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role.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  <w:i/>
        </w:rPr>
        <w:t>Am</w:t>
      </w:r>
      <w:r w:rsidR="002C0363">
        <w:rPr>
          <w:rFonts w:ascii="Book Antiqua" w:hAnsi="Book Antiqua"/>
          <w:bCs/>
          <w:i/>
        </w:rPr>
        <w:t xml:space="preserve"> </w:t>
      </w:r>
      <w:r w:rsidR="005014E2" w:rsidRPr="005014E2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r w:rsidR="005014E2" w:rsidRPr="005014E2">
        <w:rPr>
          <w:rFonts w:ascii="Book Antiqua" w:hAnsi="Book Antiqua"/>
          <w:bCs/>
          <w:i/>
        </w:rPr>
        <w:t>Gastroenterol</w:t>
      </w:r>
      <w:r w:rsidR="002C0363">
        <w:rPr>
          <w:rFonts w:ascii="Book Antiqua" w:hAnsi="Book Antiqua"/>
          <w:bCs/>
        </w:rPr>
        <w:t xml:space="preserve"> </w:t>
      </w:r>
      <w:r w:rsidR="005014E2">
        <w:rPr>
          <w:rFonts w:ascii="Book Antiqua" w:hAnsi="Book Antiqua"/>
          <w:bCs/>
        </w:rPr>
        <w:t>2000</w:t>
      </w:r>
      <w:r w:rsidR="005014E2" w:rsidRPr="005014E2">
        <w:rPr>
          <w:rFonts w:ascii="Book Antiqua" w:hAnsi="Book Antiqua"/>
          <w:bCs/>
        </w:rPr>
        <w:t>;</w:t>
      </w:r>
      <w:r w:rsidR="002C0363">
        <w:rPr>
          <w:rFonts w:ascii="Book Antiqua" w:hAnsi="Book Antiqua" w:hint="eastAsia"/>
          <w:bCs/>
        </w:rPr>
        <w:t xml:space="preserve"> </w:t>
      </w:r>
      <w:r w:rsidR="005014E2">
        <w:rPr>
          <w:rFonts w:ascii="Book Antiqua" w:hAnsi="Book Antiqua"/>
          <w:bCs/>
        </w:rPr>
        <w:t>95</w:t>
      </w:r>
      <w:r w:rsidR="005014E2" w:rsidRPr="005014E2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705-</w:t>
      </w:r>
      <w:r w:rsidR="005014E2">
        <w:rPr>
          <w:rFonts w:ascii="Book Antiqua" w:hAnsi="Book Antiqua" w:hint="eastAsia"/>
          <w:bCs/>
        </w:rPr>
        <w:t>7</w:t>
      </w:r>
      <w:r w:rsidR="005014E2">
        <w:rPr>
          <w:rFonts w:ascii="Book Antiqua" w:hAnsi="Book Antiqua"/>
          <w:bCs/>
        </w:rPr>
        <w:t>11</w:t>
      </w:r>
      <w:r w:rsidR="002C0363">
        <w:rPr>
          <w:rFonts w:ascii="Book Antiqua" w:hAnsi="Book Antiqua"/>
          <w:bCs/>
        </w:rPr>
        <w:t xml:space="preserve"> </w:t>
      </w:r>
      <w:r w:rsidR="005014E2">
        <w:rPr>
          <w:rFonts w:ascii="Book Antiqua" w:hAnsi="Book Antiqua" w:hint="eastAsia"/>
          <w:bCs/>
        </w:rPr>
        <w:t>[</w:t>
      </w:r>
      <w:r w:rsidR="005014E2" w:rsidRPr="005014E2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10710061</w:t>
      </w:r>
      <w:r w:rsidR="002C0363">
        <w:rPr>
          <w:rFonts w:ascii="Book Antiqua" w:hAnsi="Book Antiqua" w:hint="eastAsia"/>
          <w:bCs/>
        </w:rPr>
        <w:t xml:space="preserve"> </w:t>
      </w:r>
      <w:r w:rsidR="005014E2">
        <w:rPr>
          <w:rFonts w:ascii="Book Antiqua" w:hAnsi="Book Antiqua" w:hint="eastAsia"/>
          <w:bCs/>
        </w:rPr>
        <w:t>DOI</w:t>
      </w:r>
      <w:r w:rsidR="005014E2" w:rsidRPr="005014E2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5014E2" w:rsidRPr="005014E2">
        <w:rPr>
          <w:rFonts w:ascii="Book Antiqua" w:hAnsi="Book Antiqua"/>
          <w:bCs/>
        </w:rPr>
        <w:t>1</w:t>
      </w:r>
      <w:r w:rsidR="005014E2">
        <w:rPr>
          <w:rFonts w:ascii="Book Antiqua" w:hAnsi="Book Antiqua"/>
          <w:bCs/>
        </w:rPr>
        <w:t>0.1111/j.1572-0241.2000.01851.x</w:t>
      </w:r>
      <w:r w:rsidR="005014E2">
        <w:rPr>
          <w:rFonts w:ascii="Book Antiqua" w:hAnsi="Book Antiqua" w:hint="eastAsia"/>
          <w:bCs/>
        </w:rPr>
        <w:t>]</w:t>
      </w:r>
    </w:p>
    <w:p w14:paraId="4A6B7BD9" w14:textId="0F1A539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arif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Derm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ll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rum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wl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ri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lleh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ur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15-142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0948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572-0241.2002.05785.x]</w:t>
      </w:r>
    </w:p>
    <w:p w14:paraId="187B1C23" w14:textId="1B853A7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Hong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C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e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a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J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sefulne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ore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]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Korea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-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1" w:name="OLE_LINK185"/>
      <w:bookmarkStart w:id="52" w:name="OLE_LINK18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158467</w:t>
      </w:r>
      <w:bookmarkEnd w:id="51"/>
      <w:bookmarkEnd w:id="52"/>
      <w:r w:rsidRPr="00BA3754">
        <w:rPr>
          <w:rFonts w:ascii="Book Antiqua" w:hAnsi="Book Antiqua"/>
        </w:rPr>
        <w:t>]</w:t>
      </w:r>
    </w:p>
    <w:p w14:paraId="45F31832" w14:textId="50DF24B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6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Rok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tefana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anayotou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opsida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houliara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l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agn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rohns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97-8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20716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crohns.2012.11.003]</w:t>
      </w:r>
    </w:p>
    <w:p w14:paraId="19F419D2" w14:textId="4A2EF5C6" w:rsidR="00BA3754" w:rsidRPr="00BA3754" w:rsidRDefault="007C6125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68</w:t>
      </w:r>
      <w:r w:rsidR="002C0363">
        <w:rPr>
          <w:rFonts w:ascii="Book Antiqua" w:hAnsi="Book Antiqua"/>
        </w:rPr>
        <w:t xml:space="preserve"> </w:t>
      </w:r>
      <w:r w:rsidR="00BA3754" w:rsidRPr="00705616">
        <w:rPr>
          <w:rFonts w:ascii="Book Antiqua" w:hAnsi="Book Antiqua"/>
          <w:b/>
        </w:rPr>
        <w:t>Hummel</w:t>
      </w:r>
      <w:r w:rsidR="002C0363">
        <w:rPr>
          <w:rFonts w:ascii="Book Antiqua" w:hAnsi="Book Antiqua" w:hint="eastAsia"/>
          <w:b/>
        </w:rPr>
        <w:t xml:space="preserve"> </w:t>
      </w:r>
      <w:r w:rsidR="00705616" w:rsidRPr="00705616">
        <w:rPr>
          <w:rFonts w:ascii="Book Antiqua" w:hAnsi="Book Antiqua" w:hint="eastAsia"/>
          <w:b/>
        </w:rPr>
        <w:t>TZ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ate</w:t>
      </w:r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FT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705616" w:rsidRPr="00705616">
        <w:rPr>
          <w:rFonts w:ascii="Book Antiqua" w:hAnsi="Book Antiqua"/>
        </w:rPr>
        <w:t>Kindermann</w:t>
      </w:r>
      <w:proofErr w:type="spellEnd"/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A,</w:t>
      </w:r>
      <w:r w:rsidR="002C0363">
        <w:rPr>
          <w:rFonts w:ascii="Book Antiqua" w:hAnsi="Book Antiqua" w:hint="eastAsia"/>
        </w:rPr>
        <w:t xml:space="preserve"> </w:t>
      </w:r>
      <w:proofErr w:type="spellStart"/>
      <w:r w:rsidR="00705616" w:rsidRPr="00705616">
        <w:rPr>
          <w:rFonts w:ascii="Book Antiqua" w:hAnsi="Book Antiqua"/>
        </w:rPr>
        <w:t>Benninga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</w:t>
      </w:r>
      <w:r w:rsidR="00705616">
        <w:rPr>
          <w:rFonts w:ascii="Book Antiqua" w:hAnsi="Book Antiqua" w:hint="eastAsia"/>
        </w:rPr>
        <w:t>A</w:t>
      </w:r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bookmarkStart w:id="53" w:name="OLE_LINK189"/>
      <w:bookmarkStart w:id="54" w:name="OLE_LINK190"/>
      <w:r w:rsidR="00BA3754" w:rsidRPr="00BA3754">
        <w:rPr>
          <w:rFonts w:ascii="Book Antiqua" w:hAnsi="Book Antiqua"/>
        </w:rPr>
        <w:t>547</w:t>
      </w:r>
      <w:r w:rsidR="002C0363">
        <w:rPr>
          <w:rFonts w:ascii="Book Antiqua" w:hAnsi="Book Antiqua"/>
        </w:rPr>
        <w:t xml:space="preserve"> </w:t>
      </w:r>
      <w:bookmarkStart w:id="55" w:name="OLE_LINK187"/>
      <w:bookmarkStart w:id="56" w:name="OLE_LINK188"/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doscop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rac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agno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ssessm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ildhoo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</w:t>
      </w:r>
      <w:bookmarkEnd w:id="53"/>
      <w:bookmarkEnd w:id="54"/>
      <w:bookmarkEnd w:id="55"/>
      <w:bookmarkEnd w:id="56"/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BA3754" w:rsidRPr="00705616">
        <w:rPr>
          <w:rFonts w:ascii="Book Antiqua" w:hAnsi="Book Antiqua"/>
          <w:i/>
        </w:rPr>
        <w:t>Gastroenter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0</w:t>
      </w:r>
      <w:r w:rsidR="00705616">
        <w:rPr>
          <w:rFonts w:ascii="Book Antiqua" w:hAnsi="Book Antiqua" w:hint="eastAsia"/>
        </w:rPr>
        <w:t>;</w:t>
      </w:r>
      <w:r w:rsidR="002C0363">
        <w:rPr>
          <w:rFonts w:ascii="Book Antiqua" w:hAnsi="Book Antiqua" w:hint="eastAsia"/>
        </w:rPr>
        <w:t xml:space="preserve"> </w:t>
      </w:r>
      <w:r w:rsidR="00705616" w:rsidRPr="007C6125">
        <w:rPr>
          <w:rFonts w:ascii="Book Antiqua" w:hAnsi="Book Antiqua" w:hint="eastAsia"/>
          <w:b/>
        </w:rPr>
        <w:t>138</w:t>
      </w:r>
      <w:r w:rsidR="002C0363">
        <w:rPr>
          <w:rFonts w:ascii="Book Antiqua" w:hAnsi="Book Antiqua" w:hint="eastAsia"/>
        </w:rPr>
        <w:t xml:space="preserve"> </w:t>
      </w:r>
      <w:r w:rsidR="00705616">
        <w:rPr>
          <w:rFonts w:ascii="Book Antiqua" w:hAnsi="Book Antiqua" w:hint="eastAsia"/>
        </w:rPr>
        <w:t>[</w:t>
      </w:r>
      <w:r w:rsidR="00705616" w:rsidRPr="00705616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705616" w:rsidRPr="00705616">
        <w:rPr>
          <w:rFonts w:ascii="Book Antiqua" w:hAnsi="Book Antiqua"/>
        </w:rPr>
        <w:t>10.1016/S0016-5085(10)60342-3</w:t>
      </w:r>
      <w:r w:rsidR="00705616">
        <w:rPr>
          <w:rFonts w:ascii="Book Antiqua" w:hAnsi="Book Antiqua" w:hint="eastAsia"/>
        </w:rPr>
        <w:t>]</w:t>
      </w:r>
    </w:p>
    <w:p w14:paraId="448F5718" w14:textId="1C6D3D0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6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T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auwer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ter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jury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yo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elicobac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ylori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li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1-8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1035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path.2017.07.003]</w:t>
      </w:r>
    </w:p>
    <w:p w14:paraId="4A0D0A56" w14:textId="0AD7D70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McHugh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B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op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reens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5-2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10802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PAS.0b013e31826b2a94]</w:t>
      </w:r>
    </w:p>
    <w:p w14:paraId="71525E2E" w14:textId="39F60FC5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Petroll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at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ol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erm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eu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524-53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64873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8-2191-8]</w:t>
      </w:r>
    </w:p>
    <w:p w14:paraId="7FF3FBD9" w14:textId="6C5767E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Xi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W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reens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gnific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ca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han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47-13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37195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1.pas.0000138182.97366.b4]</w:t>
      </w:r>
    </w:p>
    <w:p w14:paraId="4E11BED3" w14:textId="32AF055B" w:rsidR="00BA3754" w:rsidRPr="00245C5E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3</w:t>
      </w:r>
      <w:r w:rsidR="002C0363">
        <w:rPr>
          <w:rFonts w:ascii="Book Antiqua" w:hAnsi="Book Antiqua"/>
        </w:rPr>
        <w:t xml:space="preserve"> </w:t>
      </w:r>
      <w:r w:rsidR="00245C5E" w:rsidRPr="00245C5E">
        <w:rPr>
          <w:rFonts w:ascii="Book Antiqua" w:hAnsi="Book Antiqua"/>
          <w:b/>
          <w:bCs/>
        </w:rPr>
        <w:t>Hendrickson</w:t>
      </w:r>
      <w:r w:rsidR="002C0363">
        <w:rPr>
          <w:rFonts w:ascii="Book Antiqua" w:hAnsi="Book Antiqua"/>
          <w:b/>
          <w:bCs/>
        </w:rPr>
        <w:t xml:space="preserve"> </w:t>
      </w:r>
      <w:r w:rsidR="00245C5E" w:rsidRPr="00245C5E">
        <w:rPr>
          <w:rFonts w:ascii="Book Antiqua" w:hAnsi="Book Antiqua"/>
          <w:b/>
          <w:bCs/>
        </w:rPr>
        <w:t>BA</w:t>
      </w:r>
      <w:r w:rsidR="00245C5E" w:rsidRPr="00245C5E">
        <w:rPr>
          <w:rFonts w:ascii="Book Antiqua" w:hAnsi="Book Antiqua"/>
          <w:bCs/>
        </w:rPr>
        <w:t>.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Gastric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inflammation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as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a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feature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colitis.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245C5E" w:rsidRPr="00245C5E">
        <w:rPr>
          <w:rFonts w:ascii="Book Antiqua" w:hAnsi="Book Antiqua"/>
          <w:bCs/>
          <w:i/>
        </w:rPr>
        <w:t>Pediatr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245C5E" w:rsidRPr="00245C5E">
        <w:rPr>
          <w:rFonts w:ascii="Book Antiqua" w:hAnsi="Book Antiqua"/>
          <w:bCs/>
          <w:i/>
        </w:rPr>
        <w:t>Gastroenterol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245C5E" w:rsidRPr="00245C5E">
        <w:rPr>
          <w:rFonts w:ascii="Book Antiqua" w:hAnsi="Book Antiqua"/>
          <w:bCs/>
          <w:i/>
        </w:rPr>
        <w:t>Nutr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2003;</w:t>
      </w:r>
      <w:r w:rsidR="002C0363">
        <w:rPr>
          <w:rFonts w:ascii="Book Antiqua" w:hAnsi="Book Antiqua" w:hint="eastAsia"/>
          <w:bCs/>
        </w:rPr>
        <w:t xml:space="preserve"> </w:t>
      </w:r>
      <w:r w:rsidR="00245C5E" w:rsidRPr="00245C5E">
        <w:rPr>
          <w:rFonts w:ascii="Book Antiqua" w:hAnsi="Book Antiqua"/>
          <w:b/>
          <w:bCs/>
        </w:rPr>
        <w:t>37</w:t>
      </w:r>
      <w:r w:rsidR="00245C5E" w:rsidRPr="00245C5E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228-</w:t>
      </w:r>
      <w:r w:rsidR="00245C5E">
        <w:rPr>
          <w:rFonts w:ascii="Book Antiqua" w:hAnsi="Book Antiqua" w:hint="eastAsia"/>
          <w:bCs/>
        </w:rPr>
        <w:t>22</w:t>
      </w:r>
      <w:r w:rsidR="00245C5E">
        <w:rPr>
          <w:rFonts w:ascii="Book Antiqua" w:hAnsi="Book Antiqua"/>
          <w:bCs/>
        </w:rPr>
        <w:t>9</w:t>
      </w:r>
      <w:r w:rsidR="002C0363">
        <w:rPr>
          <w:rFonts w:ascii="Book Antiqua" w:hAnsi="Book Antiqua"/>
          <w:bCs/>
        </w:rPr>
        <w:t xml:space="preserve"> </w:t>
      </w:r>
      <w:r w:rsidR="00245C5E">
        <w:rPr>
          <w:rFonts w:ascii="Book Antiqua" w:hAnsi="Book Antiqua" w:hint="eastAsia"/>
          <w:bCs/>
        </w:rPr>
        <w:t>[</w:t>
      </w:r>
      <w:r w:rsidR="00245C5E" w:rsidRPr="00245C5E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12960641</w:t>
      </w:r>
      <w:r w:rsidR="002C0363">
        <w:rPr>
          <w:rFonts w:ascii="Book Antiqua" w:hAnsi="Book Antiqua" w:hint="eastAsia"/>
          <w:bCs/>
        </w:rPr>
        <w:t xml:space="preserve"> </w:t>
      </w:r>
      <w:r w:rsidR="00245C5E">
        <w:rPr>
          <w:rFonts w:ascii="Book Antiqua" w:hAnsi="Book Antiqua" w:hint="eastAsia"/>
          <w:bCs/>
        </w:rPr>
        <w:t>DOI</w:t>
      </w:r>
      <w:r w:rsidR="00245C5E" w:rsidRPr="00245C5E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245C5E" w:rsidRPr="00245C5E">
        <w:rPr>
          <w:rFonts w:ascii="Book Antiqua" w:hAnsi="Book Antiqua"/>
          <w:bCs/>
        </w:rPr>
        <w:t>1</w:t>
      </w:r>
      <w:r w:rsidR="00245C5E">
        <w:rPr>
          <w:rFonts w:ascii="Book Antiqua" w:hAnsi="Book Antiqua"/>
          <w:bCs/>
        </w:rPr>
        <w:t>0.1097/00005176-200309000-00005</w:t>
      </w:r>
      <w:r w:rsidR="00245C5E">
        <w:rPr>
          <w:rFonts w:ascii="Book Antiqua" w:hAnsi="Book Antiqua" w:hint="eastAsia"/>
          <w:bCs/>
        </w:rPr>
        <w:t>]</w:t>
      </w:r>
    </w:p>
    <w:p w14:paraId="19D27C65" w14:textId="0E6B8C7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T</w:t>
      </w:r>
      <w:r w:rsidR="002C0363" w:rsidRPr="00BA3754">
        <w:rPr>
          <w:rFonts w:ascii="Book Antiqua" w:hAnsi="Book Antiqua"/>
          <w:b/>
          <w:bCs/>
        </w:rPr>
        <w:t>homps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W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3rd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2C0363" w:rsidRPr="00BA3754">
        <w:rPr>
          <w:rFonts w:ascii="Book Antiqua" w:hAnsi="Book Antiqua"/>
        </w:rPr>
        <w:t>Barg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ro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po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52-45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7" w:name="OLE_LINK191"/>
      <w:bookmarkStart w:id="58" w:name="OLE_LINK192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3838088</w:t>
      </w:r>
      <w:bookmarkEnd w:id="57"/>
      <w:bookmarkEnd w:id="58"/>
      <w:r w:rsidRPr="00BA3754">
        <w:rPr>
          <w:rFonts w:ascii="Book Antiqua" w:hAnsi="Book Antiqua"/>
        </w:rPr>
        <w:t>]</w:t>
      </w:r>
    </w:p>
    <w:p w14:paraId="3AFAFD11" w14:textId="17FA7AC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End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uroh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ig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kut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inou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himosegaw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ase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intest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965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11919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55/2012/396521]</w:t>
      </w:r>
    </w:p>
    <w:p w14:paraId="49CB4EDD" w14:textId="1F9E413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6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Mitom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ta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Uesug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ishiya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gar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h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kayas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tin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84-69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07315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18836218391]</w:t>
      </w:r>
    </w:p>
    <w:p w14:paraId="179D5E63" w14:textId="60F621F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7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it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tsu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gaw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nemur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yamad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nogaw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i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Yoshiha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ruok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mu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a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oh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yau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suba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okosuk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ve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ccessful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ven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crolim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Inter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77-248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36600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2169/internalmedicine.53.1910]</w:t>
      </w:r>
    </w:p>
    <w:p w14:paraId="0B3AB73D" w14:textId="7EE1B48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Valdez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ppelma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ronne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reens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ur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4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07-14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02310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0478-200010000-00011]</w:t>
      </w:r>
    </w:p>
    <w:p w14:paraId="66944645" w14:textId="4010395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79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Terashim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shi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nza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ogur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oto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company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2-17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20565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200102000-00018]</w:t>
      </w:r>
    </w:p>
    <w:p w14:paraId="6158BE39" w14:textId="44EA763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wai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anab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berts-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agaw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ag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es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9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24620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0-1746.2005.04162.x]</w:t>
      </w:r>
    </w:p>
    <w:p w14:paraId="248685E6" w14:textId="4B1CD3D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Akitake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k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amao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e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kam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b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dul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1/Th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l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scu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stop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ccurre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all-intesti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81-178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6727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10620-009-0910-5]</w:t>
      </w:r>
    </w:p>
    <w:p w14:paraId="57CB7F53" w14:textId="25AF390D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ib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kamats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d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zu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stroduodenit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ixima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Endosc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22-6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1646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.1443-1661.2012.01398.x]</w:t>
      </w:r>
    </w:p>
    <w:p w14:paraId="34E08AE4" w14:textId="61811D1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Willingt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yl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i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earr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B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astrointestinal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-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65908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jgh.13992]</w:t>
      </w:r>
    </w:p>
    <w:p w14:paraId="253D0A59" w14:textId="51A8036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atterso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E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hmidt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xentenk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nd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myrk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C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rm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ou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chitec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e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ifes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Clin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445-4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59" w:name="OLE_LINK193"/>
      <w:bookmarkStart w:id="60" w:name="OLE_LINK194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696804</w:t>
      </w:r>
      <w:bookmarkEnd w:id="59"/>
      <w:bookmarkEnd w:id="60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309/AJCPBKQND4SHVX9Q</w:t>
      </w:r>
      <w:r w:rsidRPr="00BA3754">
        <w:rPr>
          <w:rFonts w:ascii="Book Antiqua" w:hAnsi="Book Antiqua"/>
        </w:rPr>
        <w:t>]</w:t>
      </w:r>
    </w:p>
    <w:p w14:paraId="31C2B0AE" w14:textId="1FD3A7F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85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Vidal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F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bati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rogli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azzol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iancher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ier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nol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lvis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ereg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orazz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D8+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raepithel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ymphocy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duc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fa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e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olum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ti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u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Scand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5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684-6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16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109/00365521003663662]</w:t>
      </w:r>
    </w:p>
    <w:p w14:paraId="1500CD78" w14:textId="1039571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Porter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ll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c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vanc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derstand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F1000R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3991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2688/f1000research.20805.1]</w:t>
      </w:r>
    </w:p>
    <w:p w14:paraId="5AD7284B" w14:textId="6765123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7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Ungaro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R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ehandru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l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B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eyrin-Biroulet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olombe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F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56-17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1" w:name="OLE_LINK195"/>
      <w:bookmarkStart w:id="62" w:name="OLE_LINK196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914657</w:t>
      </w:r>
      <w:bookmarkEnd w:id="61"/>
      <w:bookmarkEnd w:id="62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6)32126-2</w:t>
      </w:r>
      <w:r w:rsidRPr="00BA3754">
        <w:rPr>
          <w:rFonts w:ascii="Book Antiqua" w:hAnsi="Book Antiqua"/>
        </w:rPr>
        <w:t>]</w:t>
      </w:r>
    </w:p>
    <w:p w14:paraId="0B31ABD4" w14:textId="1BA38E0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8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Kirsner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B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stor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pec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88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0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6-2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98076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97/00004836-198806000-00012]</w:t>
      </w:r>
    </w:p>
    <w:p w14:paraId="0B998AAF" w14:textId="7BE16AD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Kaplan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GG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nderstand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ven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lob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cr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5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3-321.e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79360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6.10.020]</w:t>
      </w:r>
    </w:p>
    <w:p w14:paraId="1C6A0490" w14:textId="4328AB30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Ananthakrishna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N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5-2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73274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rgastro.2015.34]</w:t>
      </w:r>
    </w:p>
    <w:p w14:paraId="2A3DC980" w14:textId="070F841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Mahid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o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ornun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alandiuk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ta-analys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Mayo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Pro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62-147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1204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4065/81.11.1462]</w:t>
      </w:r>
    </w:p>
    <w:p w14:paraId="1F680E64" w14:textId="50DFF29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Ode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ic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eif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lak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av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ete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Eliaki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roid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Niv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l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ilat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ffec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urr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igar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mok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ur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S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17-17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5086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23/a:1010609722315]</w:t>
      </w:r>
    </w:p>
    <w:p w14:paraId="75FCD277" w14:textId="5A11CED9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3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Saham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ooij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ij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uske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e</w:t>
      </w:r>
      <w:proofErr w:type="spellEnd"/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eld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pendix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levanc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tent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olog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echanism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1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3-16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4161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ajg.2015.301]</w:t>
      </w:r>
    </w:p>
    <w:p w14:paraId="7F230BA6" w14:textId="2F6061CF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iu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Z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ommer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ber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kah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ipk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Josti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a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bedia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he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ayan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an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uyu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lastRenderedPageBreak/>
        <w:t>Juya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Juya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rr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ust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dh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rcha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ahed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ood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Y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lekzade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Westr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mazak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Y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K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ltipl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lero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B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izade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Z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ub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Weers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lys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dentif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oc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ighligh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har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ros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pulation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979-9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19291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g.3359]</w:t>
      </w:r>
    </w:p>
    <w:p w14:paraId="7E82D936" w14:textId="73285B8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5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Feste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E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oyett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nnes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Zhernakov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ia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efèbvr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lver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yl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tokker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cgover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lmier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chka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avi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uer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Wijmeng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Weers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ioux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D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ria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on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rbourin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L2/IL2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5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799-80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20177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36/gut.2008.166918]</w:t>
      </w:r>
    </w:p>
    <w:p w14:paraId="7CD3DAD5" w14:textId="6770B3D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6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Cleyne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I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uch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Josti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chum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Zeissi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hma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rew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nnes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a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binsk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uer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rgu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rank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earr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B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Goyett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konars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lfvarso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ov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nne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upcinska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awranc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tsang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hreibe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éât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eulen</w:t>
      </w:r>
      <w:proofErr w:type="spellEnd"/>
      <w:r w:rsidRPr="00BA3754">
        <w:rPr>
          <w:rFonts w:ascii="Book Antiqua" w:hAnsi="Book Antiqua"/>
        </w:rPr>
        <w:t>-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E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Weersm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l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rnation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sortiu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ermeir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ioux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sf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lverber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dford-Sm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Gover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W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herit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termina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henotype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tud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7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6-16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3" w:name="OLE_LINK197"/>
      <w:bookmarkStart w:id="64" w:name="OLE_LINK198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6490195</w:t>
      </w:r>
      <w:bookmarkEnd w:id="63"/>
      <w:bookmarkEnd w:id="64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5)00465-1</w:t>
      </w:r>
      <w:r w:rsidRPr="00BA3754">
        <w:rPr>
          <w:rFonts w:ascii="Book Antiqua" w:hAnsi="Book Antiqua"/>
        </w:rPr>
        <w:t>]</w:t>
      </w:r>
    </w:p>
    <w:p w14:paraId="667F2512" w14:textId="757C9ED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ugimur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K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sakur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zuk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o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ib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Yagit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suj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Inok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L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g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ffect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sceptibil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Hum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Immun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993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6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2-11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09650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0198-8859(93)90113-f]</w:t>
      </w:r>
    </w:p>
    <w:p w14:paraId="36BE21F2" w14:textId="3610232C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u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ng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Josti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outsiana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enne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amb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cCarth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hma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dward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rr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Hawke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nsfie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w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ichol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olla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tsang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immon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remellin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Uhli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l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co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th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k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et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er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lastRenderedPageBreak/>
        <w:t>C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plor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chitectur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hole-genom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equenc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dentifi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ssoci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CY7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86-19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0679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38/ng.3761]</w:t>
      </w:r>
    </w:p>
    <w:p w14:paraId="372904CD" w14:textId="4CFA43F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9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Lee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H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leyn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fil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ad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cision-Making?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Cell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116739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3390/cells8060535]</w:t>
      </w:r>
    </w:p>
    <w:p w14:paraId="3BA9F5AE" w14:textId="69F53761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0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Paramsothy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m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akous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ls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ogaerd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amu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W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n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aramsoth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u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tche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orod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J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ultidono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tensiv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aeca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andomised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lacebo-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Lance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8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218-1228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5" w:name="OLE_LINK199"/>
      <w:bookmarkStart w:id="66" w:name="OLE_LINK200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214091</w:t>
      </w:r>
      <w:bookmarkEnd w:id="65"/>
      <w:bookmarkEnd w:id="66"/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E04B71" w:rsidRPr="00E04B71">
        <w:rPr>
          <w:rFonts w:ascii="Book Antiqua" w:hAnsi="Book Antiqua"/>
        </w:rPr>
        <w:t>10.1016/S0140-6736(17)30182-4</w:t>
      </w:r>
      <w:r w:rsidRPr="00BA3754">
        <w:rPr>
          <w:rFonts w:ascii="Book Antiqua" w:hAnsi="Book Antiqua"/>
        </w:rPr>
        <w:t>]</w:t>
      </w:r>
    </w:p>
    <w:p w14:paraId="0242D973" w14:textId="6015ED3E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Gu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XY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o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sigh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es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eatment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g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20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47-15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204025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1751-2980.12849]</w:t>
      </w:r>
    </w:p>
    <w:p w14:paraId="599CBDF5" w14:textId="50C1C0C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ha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X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ia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e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stema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view: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faeca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ges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ndiges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ord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ul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ildren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Aliment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Pharmac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Ther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03-103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464157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111/apt.12699]</w:t>
      </w:r>
    </w:p>
    <w:p w14:paraId="6D304E26" w14:textId="21A86C6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3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Moayyed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uret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i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ibertucc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olf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Onisch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rmstro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sha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K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ssam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Z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einisch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e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H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duc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2-109.e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85766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5.04.001]</w:t>
      </w:r>
    </w:p>
    <w:p w14:paraId="7132F918" w14:textId="304706C3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4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Rosse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NG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ent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pek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Tijss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G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art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uflou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Löwenberg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in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thus-Vlieg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M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Vo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Zoetendal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G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D'Haen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Ponsioen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indings</w:t>
      </w:r>
      <w:r w:rsidR="002C0363">
        <w:rPr>
          <w:rFonts w:ascii="Book Antiqua" w:hAnsi="Book Antiqua"/>
        </w:rPr>
        <w:t xml:space="preserve"> </w:t>
      </w:r>
      <w:proofErr w:type="gramStart"/>
      <w:r w:rsidRPr="00BA3754">
        <w:rPr>
          <w:rFonts w:ascii="Book Antiqua" w:hAnsi="Book Antiqua"/>
        </w:rPr>
        <w:t>From</w:t>
      </w:r>
      <w:proofErr w:type="gram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troll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Gastroenterolog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49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0-118.e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583698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53/j.gastro.2015.03.045]</w:t>
      </w:r>
    </w:p>
    <w:p w14:paraId="4B8B0022" w14:textId="223D0C2B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ostello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SP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ugh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at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rya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V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ncen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latchfor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Katsikero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kanyang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ampaniell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avrangelo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osewarne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ickle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eter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choem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N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l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oberts-Thom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C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rew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ffect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e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lastRenderedPageBreak/>
        <w:t>Microbiot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ansplant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8-Week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emiss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proofErr w:type="gramStart"/>
      <w:r w:rsidRPr="00BA3754">
        <w:rPr>
          <w:rFonts w:ascii="Book Antiqua" w:hAnsi="Book Antiqua"/>
        </w:rPr>
        <w:t>With</w:t>
      </w:r>
      <w:proofErr w:type="gram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Randomize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linic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rial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9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321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56-16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064498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1/jama.2018.20046]</w:t>
      </w:r>
    </w:p>
    <w:p w14:paraId="2E910047" w14:textId="0DC7176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6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Choy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C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Visvanath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ruz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vervi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yste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flam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-13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7" w:name="OLE_LINK201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7779499</w:t>
      </w:r>
      <w:bookmarkEnd w:id="67"/>
      <w:r w:rsidR="002C0363">
        <w:rPr>
          <w:rFonts w:ascii="Book Antiqua" w:hAnsi="Book Antiqua"/>
        </w:rPr>
        <w:t xml:space="preserve"> </w:t>
      </w:r>
      <w:r w:rsidR="00B1771D" w:rsidRPr="00B1771D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1771D" w:rsidRPr="00B1771D">
        <w:rPr>
          <w:rFonts w:ascii="Book Antiqua" w:hAnsi="Book Antiqua"/>
        </w:rPr>
        <w:t>10.1097/MIB.0000000000000955</w:t>
      </w:r>
      <w:r w:rsidRPr="00BA3754">
        <w:rPr>
          <w:rFonts w:ascii="Book Antiqua" w:hAnsi="Book Antiqua"/>
        </w:rPr>
        <w:t>]</w:t>
      </w:r>
    </w:p>
    <w:p w14:paraId="0BC47B2A" w14:textId="02D1020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7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Geremi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iancher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lla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orazz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batino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n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dap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Autoimmun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3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-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377410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16/j.autrev.2013.06.004]</w:t>
      </w:r>
    </w:p>
    <w:p w14:paraId="0BB5A5CB" w14:textId="7CDA5018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8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Buzz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MS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Johns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A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nwa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D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rt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W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ukhopadhya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hea</w:t>
      </w:r>
      <w:proofErr w:type="spellEnd"/>
      <w:r w:rsidRPr="00BA3754">
        <w:rPr>
          <w:rFonts w:ascii="Book Antiqua" w:hAnsi="Book Antiqua"/>
        </w:rPr>
        <w:t>-Donohu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Antalis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M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ytokine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wn-regulat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arrier-protec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stasin-matriptas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oteolyt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ascad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arl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experimenta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io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Chem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29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801-10812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8490634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74/jbc.M116.771469]</w:t>
      </w:r>
    </w:p>
    <w:p w14:paraId="52A624AD" w14:textId="299B25C6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0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Di</w:t>
      </w:r>
      <w:r w:rsidR="002C0363">
        <w:rPr>
          <w:rFonts w:ascii="Book Antiqua" w:hAnsi="Book Antiqua"/>
          <w:b/>
          <w:bCs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Sabatino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A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Biancher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Rovedatt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acDonal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T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Corazza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GR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ew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hogenic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radigm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Inflamm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Bowel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D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1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368-371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1538717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2/ibd.21735]</w:t>
      </w:r>
    </w:p>
    <w:p w14:paraId="4AD9E913" w14:textId="45039187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Sands</w:t>
      </w:r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BE</w:t>
      </w:r>
      <w:r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lammatory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bowe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isease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s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resent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future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7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2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-25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7322989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0.1007/s00535-006-1995-7]</w:t>
      </w:r>
    </w:p>
    <w:p w14:paraId="24CF4AC8" w14:textId="7B4F0AF2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1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b/>
          <w:bCs/>
        </w:rPr>
        <w:t>Honm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Pr="00BA3754">
        <w:rPr>
          <w:rFonts w:ascii="Book Antiqua" w:hAnsi="Book Antiqua"/>
          <w:b/>
          <w:bCs/>
        </w:rPr>
        <w:t>J</w:t>
      </w:r>
      <w:r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Mitom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urakam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garashi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</w:rPr>
        <w:t>Saigenji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Toyama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K.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Nodular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duodeniti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volving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D8+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ell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filtratio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proofErr w:type="spellStart"/>
      <w:r w:rsidRPr="00BA3754">
        <w:rPr>
          <w:rFonts w:ascii="Book Antiqua" w:hAnsi="Book Antiqua"/>
          <w:i/>
          <w:iCs/>
        </w:rPr>
        <w:t>Hepatogastroenterology</w:t>
      </w:r>
      <w:proofErr w:type="spellEnd"/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  <w:b/>
          <w:bCs/>
        </w:rPr>
        <w:t>48</w:t>
      </w:r>
      <w:r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604-1610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[</w:t>
      </w:r>
      <w:bookmarkStart w:id="68" w:name="OLE_LINK202"/>
      <w:bookmarkStart w:id="69" w:name="OLE_LINK203"/>
      <w:r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Pr="00BA3754">
        <w:rPr>
          <w:rFonts w:ascii="Book Antiqua" w:hAnsi="Book Antiqua"/>
        </w:rPr>
        <w:t>11813583</w:t>
      </w:r>
      <w:bookmarkEnd w:id="68"/>
      <w:bookmarkEnd w:id="69"/>
      <w:r w:rsidRPr="00BA3754">
        <w:rPr>
          <w:rFonts w:ascii="Book Antiqua" w:hAnsi="Book Antiqua"/>
        </w:rPr>
        <w:t>]</w:t>
      </w:r>
    </w:p>
    <w:p w14:paraId="3F749C12" w14:textId="5114EB4A" w:rsidR="00BA3754" w:rsidRPr="00BA3754" w:rsidRDefault="00BA3754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2</w:t>
      </w:r>
      <w:r w:rsidR="002C0363">
        <w:rPr>
          <w:rFonts w:ascii="Book Antiqua" w:hAnsi="Book Antiqua"/>
        </w:rPr>
        <w:t xml:space="preserve"> </w:t>
      </w:r>
      <w:proofErr w:type="spellStart"/>
      <w:r w:rsidR="00B1771D" w:rsidRPr="00B1771D">
        <w:rPr>
          <w:rFonts w:ascii="Book Antiqua" w:hAnsi="Book Antiqua"/>
          <w:b/>
          <w:bCs/>
        </w:rPr>
        <w:t>Berreb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1771D" w:rsidRPr="00B1771D">
        <w:rPr>
          <w:rFonts w:ascii="Book Antiqua" w:hAnsi="Book Antiqua"/>
          <w:b/>
          <w:bCs/>
        </w:rPr>
        <w:t>D</w:t>
      </w:r>
      <w:r w:rsidR="00B1771D" w:rsidRPr="00B1771D">
        <w:rPr>
          <w:rFonts w:ascii="Book Antiqua" w:hAnsi="Book Antiqua"/>
          <w:bCs/>
        </w:rPr>
        <w:t>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Languepin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Ferkdadji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L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Foussat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e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Lagausie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aris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Emili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Mougenot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F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Cezard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P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Navarro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J,</w:t>
      </w:r>
      <w:r w:rsidR="002C0363">
        <w:rPr>
          <w:rFonts w:ascii="Book Antiqua" w:hAnsi="Book Antiqua"/>
          <w:bCs/>
        </w:rPr>
        <w:t xml:space="preserve"> </w:t>
      </w:r>
      <w:proofErr w:type="spellStart"/>
      <w:r w:rsidR="00B1771D" w:rsidRPr="00B1771D">
        <w:rPr>
          <w:rFonts w:ascii="Book Antiqua" w:hAnsi="Book Antiqua"/>
          <w:bCs/>
        </w:rPr>
        <w:t>Peuchmaur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M.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ytokines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hemokin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eceptors,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homing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molecul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distribution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in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th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rectum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and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stomach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of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ediatric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patients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with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ulcerative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colitis.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  <w:i/>
        </w:rPr>
        <w:t>J</w:t>
      </w:r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B1771D" w:rsidRPr="00B1771D">
        <w:rPr>
          <w:rFonts w:ascii="Book Antiqua" w:hAnsi="Book Antiqua"/>
          <w:bCs/>
          <w:i/>
        </w:rPr>
        <w:t>Pediatr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B1771D" w:rsidRPr="00B1771D">
        <w:rPr>
          <w:rFonts w:ascii="Book Antiqua" w:hAnsi="Book Antiqua"/>
          <w:bCs/>
          <w:i/>
        </w:rPr>
        <w:t>Gastroenterol</w:t>
      </w:r>
      <w:proofErr w:type="spellEnd"/>
      <w:r w:rsidR="002C0363">
        <w:rPr>
          <w:rFonts w:ascii="Book Antiqua" w:hAnsi="Book Antiqua"/>
          <w:bCs/>
          <w:i/>
        </w:rPr>
        <w:t xml:space="preserve"> </w:t>
      </w:r>
      <w:proofErr w:type="spellStart"/>
      <w:r w:rsidR="00B1771D" w:rsidRPr="00B1771D">
        <w:rPr>
          <w:rFonts w:ascii="Book Antiqua" w:hAnsi="Book Antiqua"/>
          <w:bCs/>
          <w:i/>
        </w:rPr>
        <w:t>Nutr</w:t>
      </w:r>
      <w:proofErr w:type="spellEnd"/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2003;</w:t>
      </w:r>
      <w:r w:rsidR="002C0363">
        <w:rPr>
          <w:rFonts w:ascii="Book Antiqua" w:hAnsi="Book Antiqua" w:hint="eastAsia"/>
          <w:bCs/>
        </w:rPr>
        <w:t xml:space="preserve"> </w:t>
      </w:r>
      <w:r w:rsidR="00B1771D" w:rsidRPr="00B1771D">
        <w:rPr>
          <w:rFonts w:ascii="Book Antiqua" w:hAnsi="Book Antiqua"/>
          <w:b/>
          <w:bCs/>
        </w:rPr>
        <w:t>37</w:t>
      </w:r>
      <w:r w:rsidR="00B1771D" w:rsidRPr="00B1771D">
        <w:rPr>
          <w:rFonts w:ascii="Book Antiqua" w:hAnsi="Book Antiqua"/>
          <w:bCs/>
        </w:rPr>
        <w:t>:</w:t>
      </w:r>
      <w:r w:rsidR="002C0363">
        <w:rPr>
          <w:rFonts w:ascii="Book Antiqua" w:hAnsi="Book Antiqua" w:hint="eastAsi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300-</w:t>
      </w:r>
      <w:r w:rsidR="00B1771D">
        <w:rPr>
          <w:rFonts w:ascii="Book Antiqua" w:hAnsi="Book Antiqua" w:hint="eastAsia"/>
          <w:bCs/>
        </w:rPr>
        <w:t>30</w:t>
      </w:r>
      <w:r w:rsidR="00B1771D">
        <w:rPr>
          <w:rFonts w:ascii="Book Antiqua" w:hAnsi="Book Antiqua"/>
          <w:bCs/>
        </w:rPr>
        <w:t>8</w:t>
      </w:r>
      <w:r w:rsidR="002C0363">
        <w:rPr>
          <w:rFonts w:ascii="Book Antiqua" w:hAnsi="Book Antiqua"/>
          <w:bCs/>
        </w:rPr>
        <w:t xml:space="preserve"> </w:t>
      </w:r>
      <w:r w:rsidR="00B1771D">
        <w:rPr>
          <w:rFonts w:ascii="Book Antiqua" w:hAnsi="Book Antiqua" w:hint="eastAsia"/>
          <w:bCs/>
        </w:rPr>
        <w:t>[</w:t>
      </w:r>
      <w:r w:rsidR="00B1771D" w:rsidRPr="00B1771D">
        <w:rPr>
          <w:rFonts w:ascii="Book Antiqua" w:hAnsi="Book Antiqua"/>
          <w:bCs/>
        </w:rPr>
        <w:t>PMID: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12960653</w:t>
      </w:r>
      <w:r w:rsidR="002C0363">
        <w:rPr>
          <w:rFonts w:ascii="Book Antiqua" w:hAnsi="Book Antiqua" w:hint="eastAsia"/>
          <w:bCs/>
        </w:rPr>
        <w:t xml:space="preserve"> </w:t>
      </w:r>
      <w:r w:rsidR="00B1771D">
        <w:rPr>
          <w:rFonts w:ascii="Book Antiqua" w:hAnsi="Book Antiqua" w:hint="eastAsia"/>
          <w:bCs/>
        </w:rPr>
        <w:t>DOI</w:t>
      </w:r>
      <w:r w:rsidR="00B1771D" w:rsidRPr="00B1771D">
        <w:rPr>
          <w:rFonts w:ascii="Book Antiqua" w:hAnsi="Book Antiqua"/>
          <w:bCs/>
        </w:rPr>
        <w:t>:</w:t>
      </w:r>
      <w:r w:rsidR="002C0363">
        <w:rPr>
          <w:rFonts w:ascii="Book Antiqua" w:hAnsi="Book Antiqua"/>
          <w:bCs/>
        </w:rPr>
        <w:t xml:space="preserve"> </w:t>
      </w:r>
      <w:r w:rsidR="00B1771D" w:rsidRPr="00B1771D">
        <w:rPr>
          <w:rFonts w:ascii="Book Antiqua" w:hAnsi="Book Antiqua"/>
          <w:bCs/>
        </w:rPr>
        <w:t>1</w:t>
      </w:r>
      <w:r w:rsidR="00B1771D">
        <w:rPr>
          <w:rFonts w:ascii="Book Antiqua" w:hAnsi="Book Antiqua"/>
          <w:bCs/>
        </w:rPr>
        <w:t>0.1097/00005176-200309000-00018</w:t>
      </w:r>
      <w:r w:rsidR="00B1771D">
        <w:rPr>
          <w:rFonts w:ascii="Book Antiqua" w:hAnsi="Book Antiqua" w:hint="eastAsia"/>
          <w:bCs/>
        </w:rPr>
        <w:t>]</w:t>
      </w:r>
    </w:p>
    <w:p w14:paraId="779427F7" w14:textId="3E4C3419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Matsumura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M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tsu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Hatakeyama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Matake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akura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a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ish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washi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jiok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val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licobac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ylor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rrel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ever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si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ylor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pane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lastRenderedPageBreak/>
        <w:t>patien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rohn'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40-74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175774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005350170015]</w:t>
      </w:r>
    </w:p>
    <w:p w14:paraId="09CE2F3C" w14:textId="4127A09F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ochhea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Wolpin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M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Meyerhardt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iss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Schernhamme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genetic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alyz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vironmen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os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Mod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Pathol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3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465-48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330706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modpathol.2012.214]</w:t>
      </w:r>
    </w:p>
    <w:p w14:paraId="45F6D80E" w14:textId="0A5D2D5B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5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Ogino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Stampfe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festy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crosatellit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stabil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olv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nce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In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0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0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65-36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20801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3/</w:t>
      </w:r>
      <w:proofErr w:type="spellStart"/>
      <w:r w:rsidR="00BA3754" w:rsidRPr="00BA3754">
        <w:rPr>
          <w:rFonts w:ascii="Book Antiqua" w:hAnsi="Book Antiqua"/>
        </w:rPr>
        <w:t>jnci</w:t>
      </w:r>
      <w:proofErr w:type="spellEnd"/>
      <w:r w:rsidR="00BA3754" w:rsidRPr="00BA3754">
        <w:rPr>
          <w:rFonts w:ascii="Book Antiqua" w:hAnsi="Book Antiqua"/>
        </w:rPr>
        <w:t>/djq031]</w:t>
      </w:r>
    </w:p>
    <w:p w14:paraId="29CB60F6" w14:textId="7EC6C886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6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Ogino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alon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Dranoff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ology--analy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o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um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rsonaliz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Onc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8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11-71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82608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clinonc.2011.122]</w:t>
      </w:r>
    </w:p>
    <w:p w14:paraId="7A5388F7" w14:textId="5CE354F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oplasia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merg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rans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r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0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97-41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03679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36/gut.2010.217182]</w:t>
      </w:r>
    </w:p>
    <w:p w14:paraId="71BA767F" w14:textId="6390FCBE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1</w:t>
      </w:r>
      <w:r>
        <w:rPr>
          <w:rFonts w:ascii="Book Antiqua" w:hAnsi="Book Antiqua" w:hint="eastAsia"/>
        </w:rPr>
        <w:t>8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c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herm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rdisciplina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duc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ward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opulation-leve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al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Epidemi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2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7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59-66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293551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3/</w:t>
      </w:r>
      <w:proofErr w:type="spellStart"/>
      <w:r w:rsidR="00BA3754" w:rsidRPr="00BA3754">
        <w:rPr>
          <w:rFonts w:ascii="Book Antiqua" w:hAnsi="Book Antiqua"/>
        </w:rPr>
        <w:t>aje</w:t>
      </w:r>
      <w:proofErr w:type="spellEnd"/>
      <w:r w:rsidR="00BA3754" w:rsidRPr="00BA3754">
        <w:rPr>
          <w:rFonts w:ascii="Book Antiqua" w:hAnsi="Book Antiqua"/>
        </w:rPr>
        <w:t>/kws226]</w:t>
      </w:r>
    </w:p>
    <w:p w14:paraId="1960CF44" w14:textId="07905B71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</w:t>
      </w:r>
      <w:r>
        <w:rPr>
          <w:rFonts w:ascii="Book Antiqua" w:hAnsi="Book Antiqua" w:hint="eastAsia"/>
        </w:rPr>
        <w:t>1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VanderWeele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J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a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ochhea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Qi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Z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Zha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X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oshi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i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marg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lliam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L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rticle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l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opla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on-neoplas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cis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6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7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02-61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</w:t>
      </w:r>
      <w:bookmarkStart w:id="70" w:name="OLE_LINK204"/>
      <w:bookmarkStart w:id="71" w:name="OLE_LINK205"/>
      <w:r w:rsidR="00BA3754"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928707</w:t>
      </w:r>
      <w:bookmarkEnd w:id="70"/>
      <w:bookmarkEnd w:id="71"/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10.1097/EDE.0000000000000471</w:t>
      </w:r>
      <w:r w:rsidR="00BA3754" w:rsidRPr="00BA3754">
        <w:rPr>
          <w:rFonts w:ascii="Book Antiqua" w:hAnsi="Book Antiqua"/>
        </w:rPr>
        <w:t>]</w:t>
      </w:r>
    </w:p>
    <w:p w14:paraId="31FC1130" w14:textId="2D72C17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Ghosh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tsuok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Asa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Hsin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ita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oftwar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ystem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rom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ol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latform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821-83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204866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g3096]</w:t>
      </w:r>
    </w:p>
    <w:p w14:paraId="2E2C1BBB" w14:textId="2295706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12</w:t>
      </w:r>
      <w:r>
        <w:rPr>
          <w:rFonts w:ascii="Book Antiqua" w:hAnsi="Book Antiqua" w:hint="eastAsia"/>
        </w:rPr>
        <w:t>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Papp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B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Notebaart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A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Pál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ystems-b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pproach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dict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om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olution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Nat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en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591-60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808261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nrg3033]</w:t>
      </w:r>
    </w:p>
    <w:p w14:paraId="6D309EBC" w14:textId="35356A0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Hamada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T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Keum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velop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ronti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i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ci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tud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tiologi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genes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5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5-27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773876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00535-016-1272-3]</w:t>
      </w:r>
    </w:p>
    <w:p w14:paraId="7D468F46" w14:textId="55C4A99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Ogino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owa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ama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hipp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I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t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ln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r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annakis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rret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o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teg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aly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xogenou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dogenous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tumou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acto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cis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dicin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7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168-118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43786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36/gutjnl-2017-315537]</w:t>
      </w:r>
    </w:p>
    <w:p w14:paraId="16F36FBC" w14:textId="614A673F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Stein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RA</w:t>
      </w:r>
      <w:r w:rsidR="00BA3754" w:rsidRPr="00BA3754">
        <w:rPr>
          <w:rFonts w:ascii="Book Antiqua" w:hAnsi="Book Antiqua"/>
        </w:rPr>
        <w:t>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genetics--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twe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ecti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eas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AM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05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484-148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486982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1/jama.2011.446]</w:t>
      </w:r>
    </w:p>
    <w:p w14:paraId="14124A27" w14:textId="2052EFD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Curtin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latter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L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Samowitz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p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sl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ethyl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s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s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ture.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Patholog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s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Int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1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011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90267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155920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4061/2011/902674]</w:t>
      </w:r>
    </w:p>
    <w:p w14:paraId="1CB37F41" w14:textId="2186D383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6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Kosumi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Mima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ab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ysbios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u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icrobiot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e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arge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Lab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Precis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M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034542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21037/jlpm.2018.09.05]</w:t>
      </w:r>
    </w:p>
    <w:p w14:paraId="2D25A639" w14:textId="7BA50135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7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Hughes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LAE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im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CJ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and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Engeland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Weijenberg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P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festyl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e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isk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ccord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Epi)gene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stability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urre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videnc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tur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rection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.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Cur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olorecta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nce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7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3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455-46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24991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07/s11888-017-0395-0]</w:t>
      </w:r>
    </w:p>
    <w:p w14:paraId="1866A8BC" w14:textId="14ED0F29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2</w:t>
      </w:r>
      <w:r>
        <w:rPr>
          <w:rFonts w:ascii="Book Antiqua" w:hAnsi="Book Antiqua" w:hint="eastAsia"/>
        </w:rPr>
        <w:t>8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Lochhead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P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T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Giovannucci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uch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S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u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Nishiha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'Bri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gin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ogres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pportunitie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remalignan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sion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m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109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205-121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493527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38/ajg.2014.153]</w:t>
      </w:r>
    </w:p>
    <w:p w14:paraId="3563E779" w14:textId="7DD2BB9B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</w:t>
      </w:r>
      <w:r>
        <w:rPr>
          <w:rFonts w:ascii="Book Antiqua" w:hAnsi="Book Antiqua" w:hint="eastAsia"/>
        </w:rPr>
        <w:t>2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Li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W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Qiu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u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Y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olecula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holog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pidemiolog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orect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nc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hine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atien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with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RA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A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utations.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Oncotarget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5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9607-3961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53052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8632/oncotarget.5551]</w:t>
      </w:r>
    </w:p>
    <w:p w14:paraId="54B3E91E" w14:textId="48BC1348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lastRenderedPageBreak/>
        <w:t>13</w:t>
      </w:r>
      <w:r>
        <w:rPr>
          <w:rFonts w:ascii="Book Antiqua" w:hAnsi="Book Antiqua" w:hint="eastAsia"/>
        </w:rPr>
        <w:t>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Yang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H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t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I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yod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ander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Tyran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McElree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K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Targan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eticall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heterogene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sord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fin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enet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HL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las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I)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subclinic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(antineutrophi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ytoplasm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tibodies)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arker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lin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Invest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993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9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80-108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834979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72/jci116613]</w:t>
      </w:r>
    </w:p>
    <w:p w14:paraId="15030DC6" w14:textId="5C63C4F5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1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Targan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R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arp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C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fec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mucos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mmunit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eading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Immuno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v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5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0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96-30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6048556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111/j.0105-2896.2005.00286.x]</w:t>
      </w:r>
    </w:p>
    <w:p w14:paraId="313431A8" w14:textId="31FD530C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2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Corporaal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S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Karrenbeld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va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nd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K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Voskuil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Kleibeuke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H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jkstra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iffu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teriti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ft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ectom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wo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as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port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an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eview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of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iterature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Eur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Gastroenterol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Hepato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09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1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710-71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9282770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097/MEG.0b013e32831bc400]</w:t>
      </w:r>
    </w:p>
    <w:p w14:paraId="3A61D3DF" w14:textId="6C955D97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3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  <w:b/>
          <w:bCs/>
        </w:rPr>
        <w:t>Queliza</w:t>
      </w:r>
      <w:proofErr w:type="spellEnd"/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K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Ihekweazu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D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Schady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Jense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,</w:t>
      </w:r>
      <w:r w:rsidR="002C0363">
        <w:rPr>
          <w:rFonts w:ascii="Book Antiqua" w:hAnsi="Book Antiqua"/>
        </w:rPr>
        <w:t xml:space="preserve"> </w:t>
      </w:r>
      <w:proofErr w:type="spellStart"/>
      <w:r w:rsidR="00BA3754" w:rsidRPr="00BA3754">
        <w:rPr>
          <w:rFonts w:ascii="Book Antiqua" w:hAnsi="Book Antiqua"/>
        </w:rPr>
        <w:t>Kellermaye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ranulomato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pp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astrointestinal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flammatio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in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ediatric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Pediatr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Gastroenterol</w:t>
      </w:r>
      <w:proofErr w:type="spellEnd"/>
      <w:r w:rsidR="002C0363">
        <w:rPr>
          <w:rFonts w:ascii="Book Antiqua" w:hAnsi="Book Antiqua"/>
          <w:i/>
          <w:iCs/>
        </w:rPr>
        <w:t xml:space="preserve"> </w:t>
      </w:r>
      <w:proofErr w:type="spellStart"/>
      <w:r w:rsidR="00BA3754" w:rsidRPr="00BA3754">
        <w:rPr>
          <w:rFonts w:ascii="Book Antiqua" w:hAnsi="Book Antiqua"/>
          <w:i/>
          <w:iCs/>
        </w:rPr>
        <w:t>Nutr</w:t>
      </w:r>
      <w:proofErr w:type="spellEnd"/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8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66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620-623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</w:t>
      </w:r>
      <w:bookmarkStart w:id="72" w:name="OLE_LINK206"/>
      <w:bookmarkStart w:id="73" w:name="OLE_LINK207"/>
      <w:r w:rsidR="00BA3754" w:rsidRPr="00BA3754">
        <w:rPr>
          <w:rFonts w:ascii="Book Antiqua" w:hAnsi="Book Antiqua"/>
        </w:rPr>
        <w:t>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8991840</w:t>
      </w:r>
      <w:bookmarkEnd w:id="72"/>
      <w:bookmarkEnd w:id="73"/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0D5C8C" w:rsidRPr="000D5C8C">
        <w:rPr>
          <w:rFonts w:ascii="Book Antiqua" w:hAnsi="Book Antiqua"/>
        </w:rPr>
        <w:t>10.1097/MPG.0000000000001771</w:t>
      </w:r>
      <w:r w:rsidR="00BA3754" w:rsidRPr="00BA3754">
        <w:rPr>
          <w:rFonts w:ascii="Book Antiqua" w:hAnsi="Book Antiqua"/>
        </w:rPr>
        <w:t>]</w:t>
      </w:r>
    </w:p>
    <w:p w14:paraId="5609E3AF" w14:textId="15031E6A" w:rsidR="00BA3754" w:rsidRPr="00BA3754" w:rsidRDefault="006B2BE6" w:rsidP="00BA3754">
      <w:pPr>
        <w:pStyle w:val="a8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BA3754">
        <w:rPr>
          <w:rFonts w:ascii="Book Antiqua" w:hAnsi="Book Antiqua"/>
        </w:rPr>
        <w:t>13</w:t>
      </w:r>
      <w:r>
        <w:rPr>
          <w:rFonts w:ascii="Book Antiqua" w:hAnsi="Book Antiqua" w:hint="eastAsia"/>
        </w:rPr>
        <w:t>4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Rush</w:t>
      </w:r>
      <w:r w:rsidR="002C0363">
        <w:rPr>
          <w:rFonts w:ascii="Book Antiqua" w:hAnsi="Book Antiqua"/>
          <w:b/>
          <w:bCs/>
        </w:rPr>
        <w:t xml:space="preserve"> </w:t>
      </w:r>
      <w:r w:rsidR="00BA3754" w:rsidRPr="00BA3754">
        <w:rPr>
          <w:rFonts w:ascii="Book Antiqua" w:hAnsi="Book Antiqua"/>
          <w:b/>
          <w:bCs/>
        </w:rPr>
        <w:t>B</w:t>
      </w:r>
      <w:r w:rsidR="00BA3754" w:rsidRPr="00BA3754">
        <w:rPr>
          <w:rFonts w:ascii="Book Antiqua" w:hAnsi="Book Antiqua"/>
        </w:rPr>
        <w:t>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erg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L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Rosenfel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G,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ressle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B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acrolimus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Therap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for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Ulcerative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Colitis-Associated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Post-Colectomy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Enteritis.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i/>
          <w:iCs/>
        </w:rPr>
        <w:t>ACG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Case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Rep</w:t>
      </w:r>
      <w:r w:rsidR="002C0363">
        <w:rPr>
          <w:rFonts w:ascii="Book Antiqua" w:hAnsi="Book Antiqua"/>
          <w:i/>
          <w:iCs/>
        </w:rPr>
        <w:t xml:space="preserve"> </w:t>
      </w:r>
      <w:r w:rsidR="00BA3754" w:rsidRPr="00BA3754">
        <w:rPr>
          <w:rFonts w:ascii="Book Antiqua" w:hAnsi="Book Antiqua"/>
          <w:i/>
          <w:iCs/>
        </w:rPr>
        <w:t>J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014;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  <w:b/>
          <w:bCs/>
        </w:rPr>
        <w:t>2</w:t>
      </w:r>
      <w:r w:rsidR="00BA3754" w:rsidRPr="00BA3754">
        <w:rPr>
          <w:rFonts w:ascii="Book Antiqua" w:hAnsi="Book Antiqua"/>
        </w:rPr>
        <w:t>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33-35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[PMID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26157899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DOI:</w:t>
      </w:r>
      <w:r w:rsidR="002C0363">
        <w:rPr>
          <w:rFonts w:ascii="Book Antiqua" w:hAnsi="Book Antiqua"/>
        </w:rPr>
        <w:t xml:space="preserve"> </w:t>
      </w:r>
      <w:r w:rsidR="00BA3754" w:rsidRPr="00BA3754">
        <w:rPr>
          <w:rFonts w:ascii="Book Antiqua" w:hAnsi="Book Antiqua"/>
        </w:rPr>
        <w:t>10.14309/crj.2014.76</w:t>
      </w:r>
      <w:bookmarkEnd w:id="25"/>
      <w:r w:rsidR="00BA3754" w:rsidRPr="00BA3754">
        <w:rPr>
          <w:rFonts w:ascii="Book Antiqua" w:hAnsi="Book Antiqua"/>
        </w:rPr>
        <w:t>]</w:t>
      </w:r>
    </w:p>
    <w:bookmarkEnd w:id="26"/>
    <w:p w14:paraId="547089F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C6996F4" w14:textId="777777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9D100C1" w14:textId="6F471605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6216DE87" w14:textId="77777777" w:rsidR="00A77B3E" w:rsidRDefault="00A77B3E">
      <w:pPr>
        <w:spacing w:line="360" w:lineRule="auto"/>
        <w:jc w:val="both"/>
      </w:pPr>
    </w:p>
    <w:p w14:paraId="2263C8F8" w14:textId="165AC59A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6921A975" w14:textId="77777777" w:rsidR="00A77B3E" w:rsidRDefault="00A77B3E">
      <w:pPr>
        <w:spacing w:line="360" w:lineRule="auto"/>
        <w:jc w:val="both"/>
      </w:pPr>
    </w:p>
    <w:p w14:paraId="4B6EE5C3" w14:textId="57487DCB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urc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olicite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manuscript</w:t>
      </w:r>
    </w:p>
    <w:p w14:paraId="78715822" w14:textId="77777777" w:rsidR="00A77B3E" w:rsidRDefault="00A77B3E">
      <w:pPr>
        <w:spacing w:line="360" w:lineRule="auto"/>
        <w:jc w:val="both"/>
      </w:pPr>
    </w:p>
    <w:p w14:paraId="2F4EF894" w14:textId="7578338F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03A312B9" w14:textId="472532C3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2211E53A" w14:textId="0D8237AF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393A762" w14:textId="77777777" w:rsidR="00A77B3E" w:rsidRDefault="00A77B3E">
      <w:pPr>
        <w:spacing w:line="360" w:lineRule="auto"/>
        <w:jc w:val="both"/>
      </w:pPr>
    </w:p>
    <w:p w14:paraId="72890EC0" w14:textId="6CD17E21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hepatology</w:t>
      </w:r>
    </w:p>
    <w:p w14:paraId="0F07C5C7" w14:textId="7E3D70D8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383B17AB" w14:textId="6B27AB5C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4E07D3B0" w14:textId="0AB38BDE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</w:p>
    <w:p w14:paraId="1D50D53D" w14:textId="61E8805B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411157E2" w14:textId="4077517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16540F5" w14:textId="52F6C167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3479D843" w14:textId="39BC9904" w:rsidR="00A77B3E" w:rsidRDefault="0076292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416A5356" w14:textId="77777777" w:rsidR="00A77B3E" w:rsidRDefault="00A77B3E">
      <w:pPr>
        <w:spacing w:line="360" w:lineRule="auto"/>
        <w:jc w:val="both"/>
      </w:pPr>
    </w:p>
    <w:p w14:paraId="270BF1A5" w14:textId="32BD6CAA" w:rsidR="00A77B3E" w:rsidRDefault="00762925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gino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</w:t>
      </w:r>
      <w:r>
        <w:rPr>
          <w:rFonts w:ascii="Book Antiqua" w:eastAsia="Book Antiqua" w:hAnsi="Book Antiqua" w:cs="Book Antiqua"/>
          <w:b/>
          <w:color w:val="000000"/>
        </w:rPr>
        <w:t>ito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B56DE" w:rsidRPr="00DF4E37">
        <w:rPr>
          <w:rFonts w:ascii="Book Antiqua" w:eastAsia="Book Antiqua" w:hAnsi="Book Antiqua" w:cs="Book Antiqua"/>
          <w:color w:val="000000"/>
        </w:rPr>
        <w:t>Wang TQ</w:t>
      </w:r>
      <w:r w:rsidR="001B56DE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</w:t>
      </w:r>
      <w:r>
        <w:rPr>
          <w:rFonts w:ascii="Book Antiqua" w:eastAsia="Book Antiqua" w:hAnsi="Book Antiqua" w:cs="Book Antiqua"/>
          <w:b/>
          <w:color w:val="000000"/>
        </w:rPr>
        <w:t>Editor: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04213E5" w14:textId="1585DE13" w:rsidR="00DE62AD" w:rsidRPr="00085453" w:rsidRDefault="0076292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2020092" w14:textId="77777777" w:rsidR="00085453" w:rsidRDefault="00085453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014D8594" wp14:editId="160A34A4">
            <wp:extent cx="5943600" cy="2826675"/>
            <wp:effectExtent l="0" t="0" r="0" b="0"/>
            <wp:docPr id="1" name="图片 1" descr="D:\赵德会\工作-离职\孙妍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赵德会\工作-离职\孙妍\Figure 1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26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DCCCB6" w14:textId="7083C025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1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C</w:t>
      </w:r>
      <w:r w:rsidRPr="00332818">
        <w:rPr>
          <w:rFonts w:ascii="Book Antiqua" w:eastAsia="Book Antiqua" w:hAnsi="Book Antiqua" w:cs="Book Antiqua"/>
          <w:b/>
          <w:color w:val="000000"/>
        </w:rPr>
        <w:t>ommo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resen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in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UGI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74" w:name="OLE_LINK216"/>
      <w:bookmarkStart w:id="75" w:name="OLE_LINK217"/>
      <w:r w:rsidR="00332818">
        <w:rPr>
          <w:rFonts w:ascii="Book Antiqua" w:hAnsi="Book Antiqua" w:cs="Book Antiqua" w:hint="eastAsia"/>
          <w:color w:val="000000"/>
          <w:lang w:eastAsia="zh-CN"/>
        </w:rPr>
        <w:t>U</w:t>
      </w:r>
      <w:r w:rsidR="00332818" w:rsidRPr="00332818">
        <w:rPr>
          <w:rFonts w:ascii="Book Antiqua" w:hAnsi="Book Antiqua" w:cs="Book Antiqua"/>
          <w:color w:val="000000"/>
          <w:lang w:eastAsia="zh-CN"/>
        </w:rPr>
        <w:t>pper</w:t>
      </w:r>
      <w:r w:rsidR="002C0363">
        <w:rPr>
          <w:rFonts w:ascii="Book Antiqua" w:hAnsi="Book Antiqua" w:cs="Book Antiqua"/>
          <w:color w:val="000000"/>
          <w:lang w:eastAsia="zh-CN"/>
        </w:rPr>
        <w:t xml:space="preserve"> </w:t>
      </w:r>
      <w:r w:rsidR="00332818" w:rsidRPr="00332818">
        <w:rPr>
          <w:rFonts w:ascii="Book Antiqua" w:hAnsi="Book Antiqua" w:cs="Book Antiqua"/>
          <w:color w:val="000000"/>
          <w:lang w:eastAsia="zh-CN"/>
        </w:rPr>
        <w:t>gastrointestinal</w:t>
      </w:r>
      <w:bookmarkEnd w:id="74"/>
      <w:bookmarkEnd w:id="75"/>
      <w:r w:rsidR="00332818">
        <w:rPr>
          <w:rFonts w:ascii="Book Antiqua" w:eastAsia="Book Antiqua" w:hAnsi="Book Antiqua" w:cs="Book Antiqua"/>
          <w:color w:val="000000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UC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bookmarkStart w:id="76" w:name="OLE_LINK211"/>
      <w:bookmarkStart w:id="77" w:name="OLE_LINK212"/>
      <w:bookmarkStart w:id="78" w:name="OLE_LINK215"/>
      <w:bookmarkStart w:id="79" w:name="OLE_LINK231"/>
      <w:r w:rsidR="00332818">
        <w:rPr>
          <w:rFonts w:ascii="Book Antiqua" w:hAnsi="Book Antiqua" w:cs="Book Antiqua" w:hint="eastAsia"/>
          <w:color w:val="000000"/>
          <w:lang w:eastAsia="zh-CN"/>
        </w:rPr>
        <w:t>U</w:t>
      </w:r>
      <w:r>
        <w:rPr>
          <w:rFonts w:ascii="Book Antiqua" w:eastAsia="Book Antiqua" w:hAnsi="Book Antiqua" w:cs="Book Antiqua"/>
          <w:color w:val="000000"/>
        </w:rPr>
        <w:t>lce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bookmarkEnd w:id="76"/>
      <w:bookmarkEnd w:id="77"/>
      <w:bookmarkEnd w:id="78"/>
      <w:bookmarkEnd w:id="79"/>
      <w:r w:rsidR="00332818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7EA63CA1" w14:textId="77777777" w:rsidR="00DE62AD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DE62AD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2092420F" wp14:editId="25FD0D8F">
            <wp:extent cx="5934075" cy="260349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400" cy="26027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70D683" w14:textId="2A6038C4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2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resen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sophage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with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</w:t>
      </w:r>
      <w:r w:rsidR="00332818">
        <w:rPr>
          <w:rFonts w:ascii="Book Antiqua" w:eastAsia="Book Antiqua" w:hAnsi="Book Antiqua" w:cs="Book Antiqua"/>
          <w:color w:val="000000"/>
        </w:rPr>
        <w:t>rativ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esophagus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quam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lasia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stiti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u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lifera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,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ib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egation.</w:t>
      </w:r>
    </w:p>
    <w:p w14:paraId="65E23A53" w14:textId="77777777" w:rsidR="00DE62AD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DE62AD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77FDE972" wp14:editId="62F1AF56">
            <wp:extent cx="5934075" cy="255585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840" cy="25600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E48115" w14:textId="0CF6058C" w:rsidR="00A77B3E" w:rsidRPr="00332818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3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icr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anifestation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  <w:szCs w:val="21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gastritis-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lay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rusio</w:t>
      </w:r>
      <w:r w:rsidR="00332818">
        <w:rPr>
          <w:rFonts w:ascii="Book Antiqua" w:eastAsia="Book Antiqua" w:hAnsi="Book Antiqua" w:cs="Book Antiqua"/>
          <w:color w:val="000000"/>
        </w:rPr>
        <w:t>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gastr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mucosa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last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poi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.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</w:p>
    <w:p w14:paraId="0338D0EF" w14:textId="77777777" w:rsidR="00C55122" w:rsidRPr="00C55122" w:rsidRDefault="00332818">
      <w:pPr>
        <w:rPr>
          <w:rFonts w:ascii="Book Antiqua" w:hAnsi="Book Antiqua" w:cs="Book Antiqua"/>
          <w:b/>
          <w:bCs/>
          <w:noProof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5B40D2F" w14:textId="77777777" w:rsidR="00DE62AD" w:rsidRDefault="00C55122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6CE074A5" wp14:editId="79E7C830">
            <wp:extent cx="5943600" cy="4576877"/>
            <wp:effectExtent l="0" t="0" r="0" b="0"/>
            <wp:docPr id="7" name="图片 7" descr="D:\赵德会\工作-离职\孙妍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赵德会\工作-离职\孙妍\Figure 4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6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6A8BEF" w14:textId="5D06547B" w:rsidR="00756E8E" w:rsidRDefault="0076292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4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athogene</w:t>
      </w:r>
      <w:r w:rsidRPr="00332818">
        <w:rPr>
          <w:rFonts w:ascii="Book Antiqua" w:eastAsia="Book Antiqua" w:hAnsi="Book Antiqua" w:cs="Book Antiqua"/>
          <w:b/>
          <w:color w:val="000000"/>
        </w:rPr>
        <w:t>si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bookmarkStart w:id="80" w:name="OLE_LINK229"/>
      <w:bookmarkStart w:id="81" w:name="OLE_LINK230"/>
      <w:r w:rsidR="001B56D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gastrointestinal</w:t>
      </w:r>
      <w:bookmarkEnd w:id="80"/>
      <w:bookmarkEnd w:id="81"/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mucos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lesions</w:t>
      </w:r>
      <w:r w:rsid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D8721B9" w14:textId="77777777" w:rsidR="00756E8E" w:rsidRDefault="0033281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756E8E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4BF7C928" wp14:editId="7BECD6C6">
            <wp:extent cx="5915025" cy="2725071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1327" cy="27279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257E24" w14:textId="2B3864CD" w:rsidR="00756E8E" w:rsidRDefault="00762925">
      <w:pPr>
        <w:spacing w:line="360" w:lineRule="auto"/>
        <w:jc w:val="both"/>
        <w:rPr>
          <w:b/>
          <w:lang w:eastAsia="zh-CN"/>
        </w:rPr>
      </w:pPr>
      <w:r w:rsidRPr="0033281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bCs/>
          <w:color w:val="000000"/>
        </w:rPr>
        <w:t>5</w:t>
      </w:r>
      <w:r w:rsidR="002C036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ndoscopic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picture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of</w:t>
      </w:r>
      <w:r w:rsidR="002C0363">
        <w:rPr>
          <w:rFonts w:ascii="Book Antiqua" w:eastAsia="Book Antiqua" w:hAnsi="Book Antiqua" w:cs="Book Antiqua"/>
          <w:b/>
          <w:color w:val="000000"/>
          <w:szCs w:val="21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esophageal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ulcer-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n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gastritis-associated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u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32818" w:rsidRPr="00332818">
        <w:rPr>
          <w:rFonts w:ascii="Book Antiqua" w:eastAsia="Book Antiqua" w:hAnsi="Book Antiqua" w:cs="Book Antiqua"/>
          <w:b/>
          <w:color w:val="000000"/>
        </w:rPr>
        <w:t>colitis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aft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32818">
        <w:rPr>
          <w:rFonts w:ascii="Book Antiqua" w:eastAsia="Book Antiqua" w:hAnsi="Book Antiqua" w:cs="Book Antiqua"/>
          <w:b/>
          <w:color w:val="000000"/>
        </w:rPr>
        <w:t>treatment</w:t>
      </w:r>
      <w:r w:rsidR="00332818" w:rsidRPr="00332818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2C0363">
        <w:rPr>
          <w:rFonts w:hint="eastAsia"/>
          <w:b/>
          <w:lang w:eastAsia="zh-CN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A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ctu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ing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ophageal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emi</w:t>
      </w:r>
      <w:r w:rsidR="00332818">
        <w:rPr>
          <w:rFonts w:ascii="Book Antiqua" w:eastAsia="Book Antiqua" w:hAnsi="Book Antiqua" w:cs="Book Antiqua"/>
          <w:color w:val="000000"/>
        </w:rPr>
        <w:t>cade</w:t>
      </w:r>
      <w:proofErr w:type="spellEnd"/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(infliximab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fo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injection)</w:t>
      </w:r>
      <w:r w:rsidR="00332818">
        <w:rPr>
          <w:rFonts w:ascii="Book Antiqua" w:hAnsi="Book Antiqua" w:cs="Book Antiqua" w:hint="eastAsia"/>
          <w:color w:val="000000"/>
          <w:lang w:eastAsia="zh-CN"/>
        </w:rPr>
        <w:t>;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 w:rsidR="00332818">
        <w:rPr>
          <w:rFonts w:ascii="Book Antiqua" w:eastAsia="Book Antiqua" w:hAnsi="Book Antiqua" w:cs="Book Antiqua"/>
          <w:color w:val="000000"/>
        </w:rPr>
        <w:t>B</w:t>
      </w:r>
      <w:r w:rsidR="00332818">
        <w:rPr>
          <w:rFonts w:ascii="Book Antiqua" w:hAnsi="Book Antiqua" w:cs="Book Antiqua" w:hint="eastAsia"/>
          <w:color w:val="000000"/>
          <w:lang w:eastAsia="zh-CN"/>
        </w:rPr>
        <w:t>:</w:t>
      </w:r>
      <w:r w:rsidR="002C036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ctur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2C0363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rusion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sions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ic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emica</w:t>
      </w:r>
      <w:bookmarkStart w:id="82" w:name="_GoBack"/>
      <w:r>
        <w:rPr>
          <w:rFonts w:ascii="Book Antiqua" w:eastAsia="Book Antiqua" w:hAnsi="Book Antiqua" w:cs="Book Antiqua"/>
          <w:color w:val="000000"/>
        </w:rPr>
        <w:t>de</w:t>
      </w:r>
      <w:proofErr w:type="spellEnd"/>
      <w:r w:rsidR="001B56DE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C036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</w:t>
      </w:r>
      <w:bookmarkEnd w:id="82"/>
      <w:r>
        <w:rPr>
          <w:rFonts w:ascii="Book Antiqua" w:eastAsia="Book Antiqua" w:hAnsi="Book Antiqua" w:cs="Book Antiqua"/>
          <w:color w:val="000000"/>
        </w:rPr>
        <w:t>ethylprednisolone.</w:t>
      </w:r>
      <w:r w:rsidR="002C0363">
        <w:rPr>
          <w:rFonts w:hint="eastAsia"/>
          <w:b/>
          <w:lang w:eastAsia="zh-CN"/>
        </w:rPr>
        <w:t xml:space="preserve"> </w:t>
      </w:r>
    </w:p>
    <w:p w14:paraId="1D64ECF1" w14:textId="4995677A" w:rsidR="00A77B3E" w:rsidRPr="00971914" w:rsidRDefault="006E37ED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hAnsi="Book Antiqua" w:cs="Book Antiqua"/>
          <w:color w:val="000000"/>
          <w:lang w:eastAsia="zh-CN"/>
        </w:rPr>
        <w:br w:type="page"/>
      </w:r>
      <w:r w:rsidRPr="00901EC5">
        <w:rPr>
          <w:rFonts w:ascii="Book Antiqua" w:hAnsi="Book Antiqua" w:cs="Book Antiqua" w:hint="eastAsia"/>
          <w:b/>
          <w:color w:val="000000"/>
          <w:lang w:eastAsia="zh-CN"/>
        </w:rPr>
        <w:lastRenderedPageBreak/>
        <w:t>Table</w:t>
      </w:r>
      <w:r w:rsidR="002C0363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Pr="00901EC5">
        <w:rPr>
          <w:rFonts w:ascii="Book Antiqua" w:hAnsi="Book Antiqua" w:cs="Book Antiqua" w:hint="eastAsia"/>
          <w:b/>
          <w:color w:val="000000"/>
          <w:lang w:eastAsia="zh-CN"/>
        </w:rPr>
        <w:t>1</w:t>
      </w:r>
      <w:r w:rsidR="002C0363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971914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971914">
        <w:rPr>
          <w:rFonts w:ascii="Book Antiqua" w:eastAsia="Book Antiqua" w:hAnsi="Book Antiqua" w:cs="Book Antiqua"/>
          <w:b/>
          <w:color w:val="000000"/>
        </w:rPr>
        <w:t>pper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71914">
        <w:rPr>
          <w:rFonts w:ascii="Book Antiqua" w:eastAsia="Book Antiqua" w:hAnsi="Book Antiqua" w:cs="Book Antiqua"/>
          <w:b/>
          <w:color w:val="000000"/>
        </w:rPr>
        <w:t>gastrointestinal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endoscopic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and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microscopic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presentations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901EC5" w:rsidRPr="00901EC5">
        <w:rPr>
          <w:rFonts w:ascii="Book Antiqua" w:hAnsi="Book Antiqua" w:cs="Book Antiqua"/>
          <w:b/>
          <w:color w:val="000000"/>
          <w:lang w:eastAsia="zh-CN"/>
        </w:rPr>
        <w:t>in</w:t>
      </w:r>
      <w:r w:rsidR="002C0363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bookmarkStart w:id="83" w:name="OLE_LINK232"/>
      <w:bookmarkStart w:id="84" w:name="OLE_LINK233"/>
      <w:r w:rsidR="00971914" w:rsidRPr="00971914">
        <w:rPr>
          <w:rFonts w:ascii="Book Antiqua" w:hAnsi="Book Antiqua" w:cs="Book Antiqua" w:hint="eastAsia"/>
          <w:b/>
          <w:color w:val="000000"/>
          <w:lang w:eastAsia="zh-CN"/>
        </w:rPr>
        <w:t>u</w:t>
      </w:r>
      <w:r w:rsidR="00971914" w:rsidRPr="00971914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71914" w:rsidRPr="00971914">
        <w:rPr>
          <w:rFonts w:ascii="Book Antiqua" w:eastAsia="Book Antiqua" w:hAnsi="Book Antiqua" w:cs="Book Antiqua"/>
          <w:b/>
          <w:color w:val="000000"/>
        </w:rPr>
        <w:t>colitis</w:t>
      </w:r>
      <w:bookmarkEnd w:id="83"/>
      <w:bookmarkEnd w:id="84"/>
    </w:p>
    <w:tbl>
      <w:tblPr>
        <w:tblW w:w="8946" w:type="dxa"/>
        <w:tblInd w:w="93" w:type="dxa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1685"/>
        <w:gridCol w:w="1406"/>
        <w:gridCol w:w="6176"/>
      </w:tblGrid>
      <w:tr w:rsidR="006E37ED" w:rsidRPr="00D5394F" w14:paraId="474AAB4E" w14:textId="77777777" w:rsidTr="00D5394F">
        <w:trPr>
          <w:trHeight w:val="300"/>
        </w:trPr>
        <w:tc>
          <w:tcPr>
            <w:tcW w:w="1426" w:type="dxa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43E2A66D" w14:textId="77777777" w:rsidR="006E37ED" w:rsidRPr="00D5394F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D5394F">
              <w:rPr>
                <w:rFonts w:ascii="Book Antiqua" w:hAnsi="Book Antiqua"/>
                <w:b/>
                <w:color w:val="000000"/>
              </w:rPr>
              <w:t>Classification</w:t>
            </w:r>
          </w:p>
        </w:tc>
        <w:tc>
          <w:tcPr>
            <w:tcW w:w="7520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69178B5F" w14:textId="676917F4" w:rsidR="006E37ED" w:rsidRPr="00D5394F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D5394F">
              <w:rPr>
                <w:rFonts w:ascii="Book Antiqua" w:hAnsi="Book Antiqua"/>
                <w:b/>
              </w:rPr>
              <w:t>Presentations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of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UGI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in</w:t>
            </w:r>
            <w:r w:rsidR="002C0363"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D5394F">
              <w:rPr>
                <w:rFonts w:ascii="Book Antiqua" w:hAnsi="Book Antiqua"/>
                <w:b/>
                <w:color w:val="000000"/>
              </w:rPr>
              <w:t>UC</w:t>
            </w:r>
          </w:p>
        </w:tc>
      </w:tr>
      <w:tr w:rsidR="006E37ED" w:rsidRPr="00392D49" w14:paraId="16D641C5" w14:textId="77777777" w:rsidTr="00D5394F">
        <w:trPr>
          <w:trHeight w:val="290"/>
        </w:trPr>
        <w:tc>
          <w:tcPr>
            <w:tcW w:w="2620" w:type="dxa"/>
            <w:gridSpan w:val="2"/>
            <w:vMerge w:val="restart"/>
            <w:tcBorders>
              <w:top w:val="single" w:sz="4" w:space="0" w:color="auto"/>
            </w:tcBorders>
            <w:noWrap/>
            <w:vAlign w:val="center"/>
          </w:tcPr>
          <w:p w14:paraId="169AA97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ndoscopy</w:t>
            </w:r>
          </w:p>
        </w:tc>
        <w:tc>
          <w:tcPr>
            <w:tcW w:w="6326" w:type="dxa"/>
            <w:tcBorders>
              <w:top w:val="single" w:sz="4" w:space="0" w:color="auto"/>
            </w:tcBorders>
            <w:noWrap/>
            <w:vAlign w:val="bottom"/>
          </w:tcPr>
          <w:p w14:paraId="4664748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rythema</w:t>
            </w:r>
          </w:p>
        </w:tc>
      </w:tr>
      <w:tr w:rsidR="006E37ED" w:rsidRPr="00392D49" w14:paraId="69F6AB4A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34A5F24B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5D4CE4E9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dema</w:t>
            </w:r>
          </w:p>
        </w:tc>
      </w:tr>
      <w:tr w:rsidR="006E37ED" w:rsidRPr="00392D49" w14:paraId="4925B8EB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37161E4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6693A4CA" w14:textId="22C8372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Inconspicuous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vascular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orphology</w:t>
            </w:r>
          </w:p>
        </w:tc>
      </w:tr>
      <w:tr w:rsidR="006E37ED" w:rsidRPr="00392D49" w14:paraId="16911320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4733D98D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2B2DC95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Granularity</w:t>
            </w:r>
          </w:p>
        </w:tc>
      </w:tr>
      <w:tr w:rsidR="006E37ED" w:rsidRPr="00392D49" w14:paraId="04E5E48E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56977F47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0CFA99AB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Friability</w:t>
            </w:r>
          </w:p>
        </w:tc>
      </w:tr>
      <w:tr w:rsidR="006E37ED" w:rsidRPr="00392D49" w14:paraId="3C6463A4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027DCE3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2F5DCBE9" w14:textId="2DF6AF9C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Or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,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uperfici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7ED0835A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724F6BA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6BE301FF" w14:textId="31F6784D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Bamboo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joint-lik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appearance</w:t>
            </w:r>
          </w:p>
        </w:tc>
      </w:tr>
      <w:tr w:rsidR="006E37ED" w:rsidRPr="00392D49" w14:paraId="4AA973F4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204C0D4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20A73BAF" w14:textId="4B60260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Whit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pots</w:t>
            </w:r>
          </w:p>
        </w:tc>
      </w:tr>
      <w:tr w:rsidR="006E37ED" w:rsidRPr="00392D49" w14:paraId="3235208A" w14:textId="77777777" w:rsidTr="00D5394F">
        <w:trPr>
          <w:trHeight w:val="290"/>
        </w:trPr>
        <w:tc>
          <w:tcPr>
            <w:tcW w:w="2620" w:type="dxa"/>
            <w:gridSpan w:val="2"/>
            <w:vMerge/>
            <w:vAlign w:val="center"/>
          </w:tcPr>
          <w:p w14:paraId="61D22723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56345F34" w14:textId="02E0B066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Purulent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eposits</w:t>
            </w:r>
          </w:p>
        </w:tc>
      </w:tr>
      <w:tr w:rsidR="006E37ED" w:rsidRPr="00392D49" w14:paraId="614537F1" w14:textId="77777777" w:rsidTr="00D5394F">
        <w:trPr>
          <w:trHeight w:val="290"/>
        </w:trPr>
        <w:tc>
          <w:tcPr>
            <w:tcW w:w="1426" w:type="dxa"/>
            <w:vMerge w:val="restart"/>
            <w:noWrap/>
            <w:vAlign w:val="center"/>
          </w:tcPr>
          <w:p w14:paraId="3B2E0F05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Microscopy</w:t>
            </w:r>
          </w:p>
        </w:tc>
        <w:tc>
          <w:tcPr>
            <w:tcW w:w="1194" w:type="dxa"/>
            <w:vMerge w:val="restart"/>
            <w:noWrap/>
            <w:vAlign w:val="center"/>
          </w:tcPr>
          <w:p w14:paraId="7103183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326" w:type="dxa"/>
            <w:noWrap/>
            <w:vAlign w:val="bottom"/>
          </w:tcPr>
          <w:p w14:paraId="1EC406CA" w14:textId="115B6015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e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2D2B5C71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377FFA1C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43AACAA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0A2E4C22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Esophagitis</w:t>
            </w:r>
          </w:p>
        </w:tc>
      </w:tr>
      <w:tr w:rsidR="006E37ED" w:rsidRPr="00392D49" w14:paraId="4C8D5EA2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73861558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79EDB6F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2F9043F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nspecified/nonspecific</w:t>
            </w:r>
          </w:p>
        </w:tc>
      </w:tr>
      <w:tr w:rsidR="006E37ED" w:rsidRPr="00392D49" w14:paraId="128499C3" w14:textId="77777777" w:rsidTr="00D5394F">
        <w:trPr>
          <w:trHeight w:val="260"/>
        </w:trPr>
        <w:tc>
          <w:tcPr>
            <w:tcW w:w="1426" w:type="dxa"/>
            <w:vMerge/>
            <w:vAlign w:val="center"/>
          </w:tcPr>
          <w:p w14:paraId="66745440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 w:val="restart"/>
            <w:noWrap/>
            <w:vAlign w:val="center"/>
          </w:tcPr>
          <w:p w14:paraId="17D10E91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Stomach</w:t>
            </w:r>
          </w:p>
        </w:tc>
        <w:tc>
          <w:tcPr>
            <w:tcW w:w="6326" w:type="dxa"/>
            <w:vAlign w:val="bottom"/>
          </w:tcPr>
          <w:p w14:paraId="4A28990E" w14:textId="396F0989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nspecified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chron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gastritis</w:t>
            </w:r>
          </w:p>
        </w:tc>
      </w:tr>
      <w:tr w:rsidR="006E37ED" w:rsidRPr="00392D49" w14:paraId="66DFDC01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040B81F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4886B0E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723E9B7C" w14:textId="34004A7F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Lymphocyt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gastritis</w:t>
            </w:r>
          </w:p>
        </w:tc>
      </w:tr>
      <w:tr w:rsidR="006E37ED" w:rsidRPr="00392D49" w14:paraId="04232C91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35080B39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10A36306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671AA46F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FEG</w:t>
            </w:r>
          </w:p>
        </w:tc>
      </w:tr>
      <w:tr w:rsidR="006E37ED" w:rsidRPr="00392D49" w14:paraId="76D43FD5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54715BE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1BE0046A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7C16194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Ulcers</w:t>
            </w:r>
          </w:p>
        </w:tc>
      </w:tr>
      <w:tr w:rsidR="006E37ED" w:rsidRPr="00392D49" w14:paraId="58BC9E83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47A1D19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 w:val="restart"/>
            <w:noWrap/>
            <w:vAlign w:val="center"/>
          </w:tcPr>
          <w:p w14:paraId="25F1F6B4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Duodenum</w:t>
            </w:r>
          </w:p>
        </w:tc>
        <w:tc>
          <w:tcPr>
            <w:tcW w:w="6326" w:type="dxa"/>
            <w:noWrap/>
            <w:vAlign w:val="bottom"/>
          </w:tcPr>
          <w:p w14:paraId="4E922C5C" w14:textId="269DA0CF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Diffus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chron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uodenitis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in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th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presenc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of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ucos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ilatation</w:t>
            </w:r>
          </w:p>
        </w:tc>
      </w:tr>
      <w:tr w:rsidR="006E37ED" w:rsidRPr="00392D49" w14:paraId="05FDDFB6" w14:textId="77777777" w:rsidTr="00D5394F">
        <w:trPr>
          <w:trHeight w:val="290"/>
        </w:trPr>
        <w:tc>
          <w:tcPr>
            <w:tcW w:w="1426" w:type="dxa"/>
            <w:vMerge/>
            <w:vAlign w:val="center"/>
          </w:tcPr>
          <w:p w14:paraId="5719E04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16BEEC93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35868DE2" w14:textId="0C1AE9E8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Structur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eformation</w:t>
            </w:r>
          </w:p>
        </w:tc>
      </w:tr>
      <w:tr w:rsidR="006E37ED" w:rsidRPr="00392D49" w14:paraId="6AB85B73" w14:textId="77777777" w:rsidTr="00D5394F">
        <w:trPr>
          <w:trHeight w:val="300"/>
        </w:trPr>
        <w:tc>
          <w:tcPr>
            <w:tcW w:w="1426" w:type="dxa"/>
            <w:vMerge/>
            <w:vAlign w:val="center"/>
          </w:tcPr>
          <w:p w14:paraId="777BFCF7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1194" w:type="dxa"/>
            <w:vMerge/>
            <w:vAlign w:val="center"/>
          </w:tcPr>
          <w:p w14:paraId="6AA4843E" w14:textId="77777777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</w:p>
        </w:tc>
        <w:tc>
          <w:tcPr>
            <w:tcW w:w="6326" w:type="dxa"/>
            <w:noWrap/>
            <w:vAlign w:val="bottom"/>
          </w:tcPr>
          <w:p w14:paraId="447229BF" w14:textId="04117705" w:rsidR="006E37ED" w:rsidRPr="00392D49" w:rsidRDefault="006E37ED" w:rsidP="006E37ED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92D49">
              <w:rPr>
                <w:rFonts w:ascii="Book Antiqua" w:hAnsi="Book Antiqua"/>
                <w:color w:val="000000"/>
              </w:rPr>
              <w:t>Intraepitheli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lymphocytic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disease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with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norm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mucosal</w:t>
            </w:r>
            <w:r w:rsidR="002C0363">
              <w:rPr>
                <w:rFonts w:ascii="Book Antiqua" w:hAnsi="Book Antiqua"/>
                <w:color w:val="000000"/>
              </w:rPr>
              <w:t xml:space="preserve"> </w:t>
            </w:r>
            <w:r w:rsidRPr="00392D49">
              <w:rPr>
                <w:rFonts w:ascii="Book Antiqua" w:hAnsi="Book Antiqua"/>
                <w:color w:val="000000"/>
              </w:rPr>
              <w:t>structure</w:t>
            </w:r>
          </w:p>
        </w:tc>
      </w:tr>
    </w:tbl>
    <w:p w14:paraId="3D994D87" w14:textId="4D933D6C" w:rsidR="006E37ED" w:rsidRPr="00392D49" w:rsidRDefault="000F1DAE" w:rsidP="006E37E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>
        <w:rPr>
          <w:rFonts w:ascii="Book Antiqua" w:hAnsi="Book Antiqua"/>
        </w:rPr>
        <w:t>UGI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U</w:t>
      </w:r>
      <w:r>
        <w:rPr>
          <w:rFonts w:ascii="Book Antiqua" w:hAnsi="Book Antiqua"/>
        </w:rPr>
        <w:t>pper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astrointestinal;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UC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U</w:t>
      </w:r>
      <w:r>
        <w:rPr>
          <w:rFonts w:ascii="Book Antiqua" w:hAnsi="Book Antiqua"/>
        </w:rPr>
        <w:t>lcerative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colitis;</w:t>
      </w:r>
      <w:r w:rsidR="002C0363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FEG</w:t>
      </w:r>
      <w:r>
        <w:rPr>
          <w:rFonts w:ascii="Book Antiqua" w:hAnsi="Book Antiqua" w:hint="eastAsia"/>
          <w:lang w:eastAsia="zh-CN"/>
        </w:rPr>
        <w:t>:</w:t>
      </w:r>
      <w:r w:rsidR="002C0363">
        <w:rPr>
          <w:rFonts w:ascii="Book Antiqua" w:hAnsi="Book Antiqua"/>
        </w:rPr>
        <w:t xml:space="preserve"> </w:t>
      </w:r>
      <w:r w:rsidR="006E37ED" w:rsidRPr="00392D49">
        <w:rPr>
          <w:rFonts w:ascii="Book Antiqua" w:hAnsi="Book Antiqua"/>
          <w:color w:val="000000"/>
        </w:rPr>
        <w:t>Focally</w:t>
      </w:r>
      <w:r w:rsidR="002C0363">
        <w:rPr>
          <w:rFonts w:ascii="Book Antiqua" w:hAnsi="Book Antiqua"/>
          <w:color w:val="000000"/>
        </w:rPr>
        <w:t xml:space="preserve"> </w:t>
      </w:r>
      <w:r w:rsidR="006E37ED" w:rsidRPr="00392D49">
        <w:rPr>
          <w:rFonts w:ascii="Book Antiqua" w:hAnsi="Book Antiqua"/>
          <w:color w:val="000000"/>
        </w:rPr>
        <w:t>enhanced</w:t>
      </w:r>
      <w:r w:rsidR="002C0363">
        <w:rPr>
          <w:rFonts w:ascii="Book Antiqua" w:hAnsi="Book Antiqua"/>
          <w:color w:val="000000"/>
        </w:rPr>
        <w:t xml:space="preserve"> </w:t>
      </w:r>
      <w:r w:rsidR="006E37ED" w:rsidRPr="00392D49">
        <w:rPr>
          <w:rFonts w:ascii="Book Antiqua" w:hAnsi="Book Antiqua"/>
          <w:color w:val="000000"/>
        </w:rPr>
        <w:t>gastritis</w:t>
      </w:r>
      <w:r>
        <w:rPr>
          <w:rFonts w:ascii="Book Antiqua" w:hAnsi="Book Antiqua" w:hint="eastAsia"/>
          <w:color w:val="000000"/>
          <w:lang w:eastAsia="zh-CN"/>
        </w:rPr>
        <w:t>.</w:t>
      </w:r>
    </w:p>
    <w:p w14:paraId="3D400C75" w14:textId="77777777" w:rsidR="003B4AD7" w:rsidRDefault="003B4AD7">
      <w:pPr>
        <w:spacing w:line="360" w:lineRule="auto"/>
        <w:jc w:val="both"/>
        <w:rPr>
          <w:b/>
          <w:lang w:eastAsia="zh-CN"/>
        </w:rPr>
        <w:sectPr w:rsidR="003B4AD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D2ACB3B" w14:textId="500276D6" w:rsidR="006E37ED" w:rsidRDefault="006E37ED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E37ED">
        <w:rPr>
          <w:rFonts w:ascii="Book Antiqua" w:hAnsi="Book Antiqua"/>
          <w:b/>
          <w:lang w:eastAsia="zh-CN"/>
        </w:rPr>
        <w:lastRenderedPageBreak/>
        <w:t>Table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Pr="006E37ED">
        <w:rPr>
          <w:rFonts w:ascii="Book Antiqua" w:hAnsi="Book Antiqua"/>
          <w:b/>
          <w:lang w:eastAsia="zh-CN"/>
        </w:rPr>
        <w:t>2</w:t>
      </w:r>
      <w:r w:rsidR="002C0363">
        <w:rPr>
          <w:rFonts w:ascii="Book Antiqua" w:hAnsi="Book Antiqua" w:hint="eastAsi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linical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haracteristics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of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esophageal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ulcer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complicated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901EC5" w:rsidRPr="00901EC5">
        <w:rPr>
          <w:rFonts w:ascii="Book Antiqua" w:hAnsi="Book Antiqua"/>
          <w:b/>
          <w:lang w:eastAsia="zh-CN"/>
        </w:rPr>
        <w:t>with</w:t>
      </w:r>
      <w:r w:rsidR="002C0363">
        <w:rPr>
          <w:rFonts w:ascii="Book Antiqua" w:hAnsi="Book Antiqua"/>
          <w:b/>
          <w:lang w:eastAsia="zh-CN"/>
        </w:rPr>
        <w:t xml:space="preserve"> </w:t>
      </w:r>
      <w:r w:rsidR="003E6DB1">
        <w:rPr>
          <w:rFonts w:ascii="Book Antiqua" w:hAnsi="Book Antiqua" w:cs="Book Antiqua"/>
          <w:b/>
          <w:color w:val="000000"/>
          <w:lang w:eastAsia="zh-CN"/>
        </w:rPr>
        <w:t>u</w:t>
      </w:r>
      <w:r w:rsidR="003E6DB1">
        <w:rPr>
          <w:rFonts w:ascii="Book Antiqua" w:eastAsia="Book Antiqua" w:hAnsi="Book Antiqua" w:cs="Book Antiqua"/>
          <w:b/>
          <w:color w:val="000000"/>
        </w:rPr>
        <w:t>lcerative</w:t>
      </w:r>
      <w:r w:rsidR="002C036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6DB1">
        <w:rPr>
          <w:rFonts w:ascii="Book Antiqua" w:eastAsia="Book Antiqua" w:hAnsi="Book Antiqua" w:cs="Book Antiqua"/>
          <w:b/>
          <w:color w:val="000000"/>
        </w:rPr>
        <w:t>colitis</w:t>
      </w:r>
    </w:p>
    <w:tbl>
      <w:tblPr>
        <w:tblW w:w="4506" w:type="pct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804"/>
        <w:gridCol w:w="1815"/>
        <w:gridCol w:w="836"/>
        <w:gridCol w:w="1117"/>
        <w:gridCol w:w="1254"/>
        <w:gridCol w:w="1535"/>
        <w:gridCol w:w="1397"/>
        <w:gridCol w:w="1532"/>
        <w:gridCol w:w="1390"/>
      </w:tblGrid>
      <w:tr w:rsidR="00AC1BF0" w:rsidRPr="008D16DE" w14:paraId="44F100A4" w14:textId="77777777" w:rsidTr="00AC1BF0">
        <w:trPr>
          <w:trHeight w:val="310"/>
        </w:trPr>
        <w:tc>
          <w:tcPr>
            <w:tcW w:w="344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DC37165" w14:textId="5B947E09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lang w:eastAsia="zh-CN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Case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No</w:t>
            </w:r>
            <w:r>
              <w:rPr>
                <w:rFonts w:ascii="Book Antiqua" w:hAnsi="Book Antiqua"/>
                <w:b/>
                <w:color w:val="000000"/>
              </w:rPr>
              <w:t>.</w:t>
            </w:r>
          </w:p>
        </w:tc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DE21D29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  <w:lang w:eastAsia="zh-CN"/>
              </w:rPr>
            </w:pPr>
            <w:r w:rsidRPr="008D16DE">
              <w:rPr>
                <w:rFonts w:ascii="Book Antiqua" w:hAnsi="Book Antiqua" w:hint="eastAsia"/>
                <w:b/>
                <w:color w:val="000000"/>
                <w:lang w:eastAsia="zh-CN"/>
              </w:rPr>
              <w:t>Ref.</w:t>
            </w:r>
          </w:p>
        </w:tc>
        <w:tc>
          <w:tcPr>
            <w:tcW w:w="358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DDFD003" w14:textId="44FB06C2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Age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E3BC061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Gende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5503968" w14:textId="38B5DFCB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Duration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of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UC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1B72166" w14:textId="106C37FE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Esophageal</w:t>
            </w:r>
            <w:r>
              <w:rPr>
                <w:rFonts w:ascii="Book Antiqua" w:hAnsi="Book Antiqua"/>
                <w:b/>
                <w:color w:val="000000"/>
              </w:rPr>
              <w:t xml:space="preserve"> </w:t>
            </w:r>
            <w:r w:rsidRPr="008D16DE">
              <w:rPr>
                <w:rFonts w:ascii="Book Antiqua" w:hAnsi="Book Antiqua"/>
                <w:b/>
                <w:color w:val="000000"/>
              </w:rPr>
              <w:t>ulcer</w:t>
            </w:r>
          </w:p>
        </w:tc>
        <w:tc>
          <w:tcPr>
            <w:tcW w:w="598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9891EFF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Location</w:t>
            </w:r>
          </w:p>
        </w:tc>
        <w:tc>
          <w:tcPr>
            <w:tcW w:w="656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C76E76B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Symptoms</w:t>
            </w:r>
          </w:p>
        </w:tc>
        <w:tc>
          <w:tcPr>
            <w:tcW w:w="595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6898B1FC" w14:textId="77777777" w:rsidR="00AC1BF0" w:rsidRPr="008D16DE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/>
              </w:rPr>
            </w:pPr>
            <w:r w:rsidRPr="008D16DE">
              <w:rPr>
                <w:rFonts w:ascii="Book Antiqua" w:hAnsi="Book Antiqua"/>
                <w:b/>
                <w:color w:val="000000"/>
              </w:rPr>
              <w:t>Treatment</w:t>
            </w:r>
          </w:p>
        </w:tc>
      </w:tr>
      <w:tr w:rsidR="00AC1BF0" w:rsidRPr="003B4AD7" w14:paraId="21A93F7C" w14:textId="77777777" w:rsidTr="00AC1BF0">
        <w:trPr>
          <w:trHeight w:val="300"/>
        </w:trPr>
        <w:tc>
          <w:tcPr>
            <w:tcW w:w="344" w:type="pct"/>
            <w:tcBorders>
              <w:top w:val="single" w:sz="4" w:space="0" w:color="auto"/>
            </w:tcBorders>
            <w:noWrap/>
          </w:tcPr>
          <w:p w14:paraId="6CB26339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</w:t>
            </w:r>
          </w:p>
        </w:tc>
        <w:tc>
          <w:tcPr>
            <w:tcW w:w="777" w:type="pct"/>
            <w:tcBorders>
              <w:top w:val="single" w:sz="4" w:space="0" w:color="auto"/>
            </w:tcBorders>
            <w:noWrap/>
          </w:tcPr>
          <w:p w14:paraId="12958522" w14:textId="7417769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argoles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bookmarkStart w:id="85" w:name="OLE_LINK234"/>
            <w:bookmarkStart w:id="86" w:name="OLE_LINK235"/>
            <w:r w:rsidRPr="008D16DE">
              <w:rPr>
                <w:rFonts w:ascii="Book Antiqua" w:hAnsi="Book Antiqua" w:hint="eastAsia"/>
                <w:i/>
                <w:color w:val="000000"/>
                <w:lang w:eastAsia="zh-CN"/>
              </w:rPr>
              <w:t>et</w:t>
            </w:r>
            <w:r>
              <w:rPr>
                <w:rFonts w:ascii="Book Antiqua" w:hAnsi="Book Antiqua" w:hint="eastAsia"/>
                <w:i/>
                <w:color w:val="000000"/>
                <w:lang w:eastAsia="zh-CN"/>
              </w:rPr>
              <w:t xml:space="preserve"> </w:t>
            </w:r>
            <w:r w:rsidRPr="008D16DE">
              <w:rPr>
                <w:rFonts w:ascii="Book Antiqua" w:hAnsi="Book Antiqua" w:hint="eastAsia"/>
                <w:i/>
                <w:color w:val="000000"/>
                <w:lang w:eastAsia="zh-CN"/>
              </w:rPr>
              <w:t>al</w:t>
            </w:r>
            <w:bookmarkEnd w:id="85"/>
            <w:bookmarkEnd w:id="86"/>
            <w:r w:rsidRPr="003B4AD7">
              <w:rPr>
                <w:rFonts w:ascii="Book Antiqua" w:hAnsi="Book Antiqua"/>
                <w:color w:val="000000"/>
                <w:vertAlign w:val="superscript"/>
              </w:rPr>
              <w:t>[23]</w:t>
            </w:r>
            <w:r w:rsidRPr="00FD6C10">
              <w:rPr>
                <w:rFonts w:ascii="Book Antiqua" w:hAnsi="Book Antiqua"/>
                <w:color w:val="000000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1</w:t>
            </w:r>
          </w:p>
        </w:tc>
        <w:tc>
          <w:tcPr>
            <w:tcW w:w="358" w:type="pct"/>
            <w:tcBorders>
              <w:top w:val="single" w:sz="4" w:space="0" w:color="auto"/>
            </w:tcBorders>
            <w:noWrap/>
          </w:tcPr>
          <w:p w14:paraId="4DD11AD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8</w:t>
            </w:r>
          </w:p>
        </w:tc>
        <w:tc>
          <w:tcPr>
            <w:tcW w:w="478" w:type="pct"/>
            <w:tcBorders>
              <w:top w:val="single" w:sz="4" w:space="0" w:color="auto"/>
            </w:tcBorders>
            <w:noWrap/>
          </w:tcPr>
          <w:p w14:paraId="6A0019A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tcBorders>
              <w:top w:val="single" w:sz="4" w:space="0" w:color="auto"/>
            </w:tcBorders>
            <w:noWrap/>
          </w:tcPr>
          <w:p w14:paraId="20E4EA32" w14:textId="7767F33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17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tcBorders>
              <w:top w:val="single" w:sz="4" w:space="0" w:color="auto"/>
            </w:tcBorders>
            <w:noWrap/>
          </w:tcPr>
          <w:p w14:paraId="08F9416E" w14:textId="01CB827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eb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ormation</w:t>
            </w:r>
          </w:p>
        </w:tc>
        <w:tc>
          <w:tcPr>
            <w:tcW w:w="598" w:type="pct"/>
            <w:tcBorders>
              <w:top w:val="single" w:sz="4" w:space="0" w:color="auto"/>
            </w:tcBorders>
            <w:noWrap/>
          </w:tcPr>
          <w:p w14:paraId="5D4FD474" w14:textId="7B1F58F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tcBorders>
              <w:top w:val="single" w:sz="4" w:space="0" w:color="auto"/>
            </w:tcBorders>
            <w:noWrap/>
          </w:tcPr>
          <w:p w14:paraId="5A96488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o</w:t>
            </w:r>
          </w:p>
        </w:tc>
        <w:tc>
          <w:tcPr>
            <w:tcW w:w="595" w:type="pct"/>
            <w:tcBorders>
              <w:top w:val="single" w:sz="4" w:space="0" w:color="auto"/>
            </w:tcBorders>
            <w:noWrap/>
          </w:tcPr>
          <w:p w14:paraId="5269031D" w14:textId="6E631FA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AC1BF0" w:rsidRPr="003B4AD7" w14:paraId="4436105A" w14:textId="77777777" w:rsidTr="00AC1BF0">
        <w:trPr>
          <w:trHeight w:val="290"/>
        </w:trPr>
        <w:tc>
          <w:tcPr>
            <w:tcW w:w="344" w:type="pct"/>
            <w:noWrap/>
          </w:tcPr>
          <w:p w14:paraId="74F54A9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</w:t>
            </w:r>
          </w:p>
        </w:tc>
        <w:tc>
          <w:tcPr>
            <w:tcW w:w="777" w:type="pct"/>
            <w:noWrap/>
          </w:tcPr>
          <w:p w14:paraId="013C6FAF" w14:textId="7485A36F" w:rsidR="00AC1BF0" w:rsidRPr="00AC1BF0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nudsen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6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, </w:t>
            </w:r>
            <w:r w:rsidRPr="003B4AD7">
              <w:rPr>
                <w:rFonts w:ascii="Book Antiqua" w:hAnsi="Book Antiqua"/>
                <w:color w:val="000000"/>
              </w:rPr>
              <w:t>1967</w:t>
            </w:r>
          </w:p>
        </w:tc>
        <w:tc>
          <w:tcPr>
            <w:tcW w:w="358" w:type="pct"/>
            <w:noWrap/>
          </w:tcPr>
          <w:p w14:paraId="2922A93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5</w:t>
            </w:r>
          </w:p>
        </w:tc>
        <w:tc>
          <w:tcPr>
            <w:tcW w:w="478" w:type="pct"/>
            <w:noWrap/>
          </w:tcPr>
          <w:p w14:paraId="31C3589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2E2B7C94" w14:textId="4A4612D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2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55570D6C" w14:textId="2B15C30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eve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598" w:type="pct"/>
            <w:noWrap/>
          </w:tcPr>
          <w:p w14:paraId="07AACDA7" w14:textId="53220E0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3EA0408E" w14:textId="6D7A8B6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araster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24D96CF7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52A8696D" w14:textId="77777777" w:rsidTr="00AC1BF0">
        <w:trPr>
          <w:trHeight w:val="290"/>
        </w:trPr>
        <w:tc>
          <w:tcPr>
            <w:tcW w:w="344" w:type="pct"/>
            <w:noWrap/>
          </w:tcPr>
          <w:p w14:paraId="691E379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3</w:t>
            </w:r>
          </w:p>
        </w:tc>
        <w:tc>
          <w:tcPr>
            <w:tcW w:w="777" w:type="pct"/>
            <w:noWrap/>
          </w:tcPr>
          <w:p w14:paraId="474889F4" w14:textId="6FB29C9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proofErr w:type="spellStart"/>
            <w:r w:rsidRPr="003B4AD7">
              <w:rPr>
                <w:rFonts w:ascii="Book Antiqua" w:hAnsi="Book Antiqua"/>
                <w:color w:val="000000"/>
              </w:rPr>
              <w:t>Rosendorff</w:t>
            </w:r>
            <w:proofErr w:type="spellEnd"/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5]</w:t>
            </w:r>
            <w:bookmarkStart w:id="87" w:name="OLE_LINK1"/>
            <w:bookmarkStart w:id="88" w:name="OLE_LINK2"/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7</w:t>
            </w:r>
            <w:bookmarkEnd w:id="87"/>
            <w:bookmarkEnd w:id="88"/>
          </w:p>
        </w:tc>
        <w:tc>
          <w:tcPr>
            <w:tcW w:w="358" w:type="pct"/>
            <w:noWrap/>
          </w:tcPr>
          <w:p w14:paraId="10C17283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3</w:t>
            </w:r>
          </w:p>
        </w:tc>
        <w:tc>
          <w:tcPr>
            <w:tcW w:w="478" w:type="pct"/>
            <w:noWrap/>
          </w:tcPr>
          <w:p w14:paraId="6852B3A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47C3D481" w14:textId="79F7440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5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3EBC3ED7" w14:textId="2631352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hallow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gros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iffus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rregularity</w:t>
            </w:r>
          </w:p>
        </w:tc>
        <w:tc>
          <w:tcPr>
            <w:tcW w:w="598" w:type="pct"/>
            <w:noWrap/>
          </w:tcPr>
          <w:p w14:paraId="56C3A01C" w14:textId="7509E9B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29E2427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681D99F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028D2FEB" w14:textId="77777777" w:rsidTr="00AC1BF0">
        <w:trPr>
          <w:trHeight w:val="290"/>
        </w:trPr>
        <w:tc>
          <w:tcPr>
            <w:tcW w:w="344" w:type="pct"/>
            <w:noWrap/>
          </w:tcPr>
          <w:p w14:paraId="21E16C7E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777" w:type="pct"/>
            <w:noWrap/>
          </w:tcPr>
          <w:p w14:paraId="600BD4D8" w14:textId="5346C172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358" w:type="pct"/>
            <w:noWrap/>
          </w:tcPr>
          <w:p w14:paraId="048BF2E1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1</w:t>
            </w:r>
          </w:p>
        </w:tc>
        <w:tc>
          <w:tcPr>
            <w:tcW w:w="478" w:type="pct"/>
            <w:noWrap/>
          </w:tcPr>
          <w:p w14:paraId="07F15B9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515345A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02A438C5" w14:textId="6219282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c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598" w:type="pct"/>
            <w:noWrap/>
          </w:tcPr>
          <w:p w14:paraId="71227EE8" w14:textId="472908B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6" w:type="pct"/>
            <w:noWrap/>
          </w:tcPr>
          <w:p w14:paraId="536B83F7" w14:textId="06470A4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595" w:type="pct"/>
            <w:noWrap/>
          </w:tcPr>
          <w:p w14:paraId="5EB28B0C" w14:textId="0C400F74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645252B1" w14:textId="77777777" w:rsidTr="00AC1BF0">
        <w:trPr>
          <w:trHeight w:val="290"/>
        </w:trPr>
        <w:tc>
          <w:tcPr>
            <w:tcW w:w="344" w:type="pct"/>
            <w:noWrap/>
          </w:tcPr>
          <w:p w14:paraId="7D73F4B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</w:t>
            </w:r>
          </w:p>
        </w:tc>
        <w:tc>
          <w:tcPr>
            <w:tcW w:w="777" w:type="pct"/>
          </w:tcPr>
          <w:p w14:paraId="647F8F48" w14:textId="0F010E9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358" w:type="pct"/>
            <w:noWrap/>
          </w:tcPr>
          <w:p w14:paraId="3EB4D84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478" w:type="pct"/>
            <w:noWrap/>
          </w:tcPr>
          <w:p w14:paraId="3AD99F2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49BBEEC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49C3AD3E" w14:textId="4CDDE14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arke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598" w:type="pct"/>
            <w:noWrap/>
          </w:tcPr>
          <w:p w14:paraId="72DA0DC5" w14:textId="3FAC118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6" w:type="pct"/>
            <w:noWrap/>
          </w:tcPr>
          <w:p w14:paraId="324F2E23" w14:textId="03FB1238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proofErr w:type="spellStart"/>
            <w:r w:rsidRPr="003B4AD7">
              <w:rPr>
                <w:rFonts w:ascii="Book Antiqua" w:hAnsi="Book Antiqua"/>
                <w:color w:val="000000"/>
              </w:rPr>
              <w:t>Substenal</w:t>
            </w:r>
            <w:proofErr w:type="spellEnd"/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22A9BA07" w14:textId="109D86B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3F9DB8E0" w14:textId="77777777" w:rsidTr="00AC1BF0">
        <w:trPr>
          <w:trHeight w:val="260"/>
        </w:trPr>
        <w:tc>
          <w:tcPr>
            <w:tcW w:w="344" w:type="pct"/>
            <w:noWrap/>
          </w:tcPr>
          <w:p w14:paraId="453B3A5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lastRenderedPageBreak/>
              <w:t>6</w:t>
            </w:r>
          </w:p>
        </w:tc>
        <w:tc>
          <w:tcPr>
            <w:tcW w:w="777" w:type="pct"/>
          </w:tcPr>
          <w:p w14:paraId="0C395CD2" w14:textId="61134FC6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358" w:type="pct"/>
            <w:noWrap/>
          </w:tcPr>
          <w:p w14:paraId="1D50DA1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6</w:t>
            </w:r>
          </w:p>
        </w:tc>
        <w:tc>
          <w:tcPr>
            <w:tcW w:w="478" w:type="pct"/>
            <w:noWrap/>
          </w:tcPr>
          <w:p w14:paraId="41CBE9CB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46D4DC20" w14:textId="7AC5285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2 </w:t>
            </w:r>
            <w:proofErr w:type="spellStart"/>
            <w:r>
              <w:rPr>
                <w:rFonts w:ascii="Book Antiqua" w:hAnsi="Book Antiqua"/>
                <w:color w:val="000000"/>
              </w:rPr>
              <w:t>mo</w:t>
            </w:r>
            <w:proofErr w:type="spellEnd"/>
          </w:p>
        </w:tc>
        <w:tc>
          <w:tcPr>
            <w:tcW w:w="657" w:type="pct"/>
          </w:tcPr>
          <w:p w14:paraId="6F0D871F" w14:textId="19B6009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proofErr w:type="spellStart"/>
            <w:r w:rsidRPr="003B4AD7">
              <w:rPr>
                <w:rFonts w:ascii="Book Antiqua" w:hAnsi="Book Antiqua"/>
                <w:color w:val="000000"/>
              </w:rPr>
              <w:t>perforaton</w:t>
            </w:r>
            <w:proofErr w:type="spellEnd"/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nto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e</w:t>
            </w:r>
            <w:r w:rsidRPr="003B4AD7">
              <w:rPr>
                <w:rFonts w:ascii="Book Antiqua" w:hAnsi="Book Antiqua"/>
                <w:color w:val="000000"/>
              </w:rPr>
              <w:br/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mediastinum</w:t>
            </w:r>
          </w:p>
        </w:tc>
        <w:tc>
          <w:tcPr>
            <w:tcW w:w="598" w:type="pct"/>
            <w:noWrap/>
          </w:tcPr>
          <w:p w14:paraId="7505A5BF" w14:textId="35FD4AF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6" w:type="pct"/>
            <w:noWrap/>
          </w:tcPr>
          <w:p w14:paraId="74B48965" w14:textId="08D25DE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Dysphagi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ever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ypotension</w:t>
            </w:r>
          </w:p>
        </w:tc>
        <w:tc>
          <w:tcPr>
            <w:tcW w:w="595" w:type="pct"/>
            <w:noWrap/>
          </w:tcPr>
          <w:p w14:paraId="4D07CF04" w14:textId="5130995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0307439E" w14:textId="77777777" w:rsidTr="00AC1BF0">
        <w:trPr>
          <w:trHeight w:val="290"/>
        </w:trPr>
        <w:tc>
          <w:tcPr>
            <w:tcW w:w="344" w:type="pct"/>
            <w:noWrap/>
          </w:tcPr>
          <w:p w14:paraId="20CA3CD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7</w:t>
            </w:r>
          </w:p>
        </w:tc>
        <w:tc>
          <w:tcPr>
            <w:tcW w:w="777" w:type="pct"/>
          </w:tcPr>
          <w:p w14:paraId="098D11A6" w14:textId="42A6B6EB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358" w:type="pct"/>
            <w:noWrap/>
          </w:tcPr>
          <w:p w14:paraId="60A1E270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4</w:t>
            </w:r>
          </w:p>
        </w:tc>
        <w:tc>
          <w:tcPr>
            <w:tcW w:w="478" w:type="pct"/>
            <w:noWrap/>
          </w:tcPr>
          <w:p w14:paraId="3D78CD3C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5E665BE0" w14:textId="78EAEA3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5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17DF7B7E" w14:textId="2342CF4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tiz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ibrinopurulen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</w:t>
            </w:r>
          </w:p>
        </w:tc>
        <w:tc>
          <w:tcPr>
            <w:tcW w:w="598" w:type="pct"/>
            <w:noWrap/>
          </w:tcPr>
          <w:p w14:paraId="73913F73" w14:textId="3761977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6" w:type="pct"/>
            <w:noWrap/>
          </w:tcPr>
          <w:p w14:paraId="263C2533" w14:textId="7E1E67DE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595" w:type="pct"/>
            <w:noWrap/>
          </w:tcPr>
          <w:p w14:paraId="6C6BEA45" w14:textId="5076F19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DE50C8" w:rsidRPr="003B4AD7" w14:paraId="453DC2A7" w14:textId="77777777" w:rsidTr="00AC1BF0">
        <w:trPr>
          <w:trHeight w:val="290"/>
        </w:trPr>
        <w:tc>
          <w:tcPr>
            <w:tcW w:w="344" w:type="pct"/>
            <w:noWrap/>
          </w:tcPr>
          <w:p w14:paraId="48B9C34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8</w:t>
            </w:r>
          </w:p>
        </w:tc>
        <w:tc>
          <w:tcPr>
            <w:tcW w:w="777" w:type="pct"/>
          </w:tcPr>
          <w:p w14:paraId="1984CA65" w14:textId="2138779E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ristopher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7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6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</w:t>
            </w:r>
          </w:p>
        </w:tc>
        <w:tc>
          <w:tcPr>
            <w:tcW w:w="358" w:type="pct"/>
            <w:noWrap/>
          </w:tcPr>
          <w:p w14:paraId="5FD6EA17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4</w:t>
            </w:r>
          </w:p>
        </w:tc>
        <w:tc>
          <w:tcPr>
            <w:tcW w:w="478" w:type="pct"/>
            <w:noWrap/>
          </w:tcPr>
          <w:p w14:paraId="52DF6918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5FCF9768" w14:textId="7CE338B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9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39F05AE1" w14:textId="64660BC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membranous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itis</w:t>
            </w:r>
          </w:p>
        </w:tc>
        <w:tc>
          <w:tcPr>
            <w:tcW w:w="598" w:type="pct"/>
            <w:noWrap/>
          </w:tcPr>
          <w:p w14:paraId="54DB4B5E" w14:textId="6F83BD2F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6" w:type="pct"/>
            <w:noWrap/>
          </w:tcPr>
          <w:p w14:paraId="7BE748FC" w14:textId="4BE4B2B5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use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vomit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ematemesis</w:t>
            </w:r>
          </w:p>
        </w:tc>
        <w:tc>
          <w:tcPr>
            <w:tcW w:w="595" w:type="pct"/>
            <w:noWrap/>
          </w:tcPr>
          <w:p w14:paraId="72E7E4B4" w14:textId="2BFDB8EC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</w:tr>
      <w:tr w:rsidR="00AC1BF0" w:rsidRPr="003B4AD7" w14:paraId="32F396E7" w14:textId="77777777" w:rsidTr="00AC1BF0">
        <w:trPr>
          <w:trHeight w:val="290"/>
        </w:trPr>
        <w:tc>
          <w:tcPr>
            <w:tcW w:w="344" w:type="pct"/>
            <w:noWrap/>
          </w:tcPr>
          <w:p w14:paraId="6D6164D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9</w:t>
            </w:r>
          </w:p>
        </w:tc>
        <w:tc>
          <w:tcPr>
            <w:tcW w:w="777" w:type="pct"/>
            <w:noWrap/>
          </w:tcPr>
          <w:p w14:paraId="4C66AD0D" w14:textId="6C15C67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Zimmerman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8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84</w:t>
            </w:r>
          </w:p>
        </w:tc>
        <w:tc>
          <w:tcPr>
            <w:tcW w:w="358" w:type="pct"/>
            <w:noWrap/>
          </w:tcPr>
          <w:p w14:paraId="0012CC2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1</w:t>
            </w:r>
          </w:p>
        </w:tc>
        <w:tc>
          <w:tcPr>
            <w:tcW w:w="478" w:type="pct"/>
            <w:noWrap/>
          </w:tcPr>
          <w:p w14:paraId="6C2D99C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2C704873" w14:textId="17F96EB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3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6A98220A" w14:textId="54BB8E3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riab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ons</w:t>
            </w:r>
          </w:p>
        </w:tc>
        <w:tc>
          <w:tcPr>
            <w:tcW w:w="598" w:type="pct"/>
            <w:noWrap/>
          </w:tcPr>
          <w:p w14:paraId="695ED7A9" w14:textId="278BAD8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ho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76845C29" w14:textId="3CBFDF9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eve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dynophagi</w:t>
            </w:r>
            <w:r w:rsidRPr="003B4AD7">
              <w:rPr>
                <w:rFonts w:ascii="Book Antiqua" w:hAnsi="Book Antiqua"/>
                <w:color w:val="000000"/>
              </w:rPr>
              <w:lastRenderedPageBreak/>
              <w:t>a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4ED09511" w14:textId="4C79EAA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lastRenderedPageBreak/>
              <w:t>PSL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etracycline</w:t>
            </w:r>
          </w:p>
        </w:tc>
      </w:tr>
      <w:tr w:rsidR="00AC1BF0" w:rsidRPr="003B4AD7" w14:paraId="1699A9E5" w14:textId="77777777" w:rsidTr="00AC1BF0">
        <w:trPr>
          <w:trHeight w:val="290"/>
        </w:trPr>
        <w:tc>
          <w:tcPr>
            <w:tcW w:w="344" w:type="pct"/>
            <w:noWrap/>
          </w:tcPr>
          <w:p w14:paraId="45F0DAB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0</w:t>
            </w:r>
          </w:p>
        </w:tc>
        <w:tc>
          <w:tcPr>
            <w:tcW w:w="777" w:type="pct"/>
            <w:noWrap/>
          </w:tcPr>
          <w:p w14:paraId="440333D6" w14:textId="2563DA1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proofErr w:type="spellStart"/>
            <w:r w:rsidRPr="003B4AD7">
              <w:rPr>
                <w:rFonts w:ascii="Book Antiqua" w:hAnsi="Book Antiqua"/>
                <w:color w:val="000000"/>
              </w:rPr>
              <w:t>Konishi</w:t>
            </w:r>
            <w:proofErr w:type="spellEnd"/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0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19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98</w:t>
            </w:r>
          </w:p>
        </w:tc>
        <w:tc>
          <w:tcPr>
            <w:tcW w:w="358" w:type="pct"/>
            <w:noWrap/>
          </w:tcPr>
          <w:p w14:paraId="742A7F3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7</w:t>
            </w:r>
          </w:p>
        </w:tc>
        <w:tc>
          <w:tcPr>
            <w:tcW w:w="478" w:type="pct"/>
            <w:noWrap/>
          </w:tcPr>
          <w:p w14:paraId="1D5E4BE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4591988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7D95702B" w14:textId="1EF42D9C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irregula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s</w:t>
            </w:r>
          </w:p>
        </w:tc>
        <w:tc>
          <w:tcPr>
            <w:tcW w:w="598" w:type="pct"/>
            <w:noWrap/>
          </w:tcPr>
          <w:p w14:paraId="68FD2EDC" w14:textId="7BF8AFB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Who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53FB96E5" w14:textId="71259D2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75D8BB63" w14:textId="791EE62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ASA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2blocker</w:t>
            </w:r>
          </w:p>
        </w:tc>
      </w:tr>
      <w:tr w:rsidR="00AC1BF0" w:rsidRPr="003B4AD7" w14:paraId="67128D15" w14:textId="77777777" w:rsidTr="00AC1BF0">
        <w:trPr>
          <w:trHeight w:val="290"/>
        </w:trPr>
        <w:tc>
          <w:tcPr>
            <w:tcW w:w="344" w:type="pct"/>
            <w:noWrap/>
          </w:tcPr>
          <w:p w14:paraId="2017837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1</w:t>
            </w:r>
          </w:p>
        </w:tc>
        <w:tc>
          <w:tcPr>
            <w:tcW w:w="777" w:type="pct"/>
            <w:noWrap/>
          </w:tcPr>
          <w:p w14:paraId="411A6A4E" w14:textId="6BFD8E0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3B4AD7">
              <w:rPr>
                <w:rFonts w:ascii="Book Antiqua" w:hAnsi="Book Antiqua"/>
                <w:color w:val="000000"/>
              </w:rPr>
              <w:t>Asakaw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4]</w:t>
            </w:r>
            <w:bookmarkStart w:id="89" w:name="_Hlk68788779"/>
            <w:bookmarkStart w:id="90" w:name="OLE_LINK3"/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0</w:t>
            </w:r>
            <w:bookmarkEnd w:id="89"/>
            <w:bookmarkEnd w:id="90"/>
          </w:p>
        </w:tc>
        <w:tc>
          <w:tcPr>
            <w:tcW w:w="358" w:type="pct"/>
            <w:noWrap/>
          </w:tcPr>
          <w:p w14:paraId="4BACA9B1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478" w:type="pct"/>
            <w:noWrap/>
          </w:tcPr>
          <w:p w14:paraId="39F6C73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4B464421" w14:textId="4F7AEA1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7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61B07F14" w14:textId="05FB60C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ngitudi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hemorrhage</w:t>
            </w:r>
          </w:p>
        </w:tc>
        <w:tc>
          <w:tcPr>
            <w:tcW w:w="598" w:type="pct"/>
            <w:noWrap/>
          </w:tcPr>
          <w:p w14:paraId="4B07FAFB" w14:textId="477152C1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0C344B6C" w14:textId="065AD404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o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roa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595" w:type="pct"/>
            <w:noWrap/>
          </w:tcPr>
          <w:p w14:paraId="4D3E38B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6EFA1C3A" w14:textId="77777777" w:rsidTr="00AC1BF0">
        <w:trPr>
          <w:trHeight w:val="290"/>
        </w:trPr>
        <w:tc>
          <w:tcPr>
            <w:tcW w:w="344" w:type="pct"/>
            <w:noWrap/>
          </w:tcPr>
          <w:p w14:paraId="4DBB5F3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2</w:t>
            </w:r>
          </w:p>
        </w:tc>
        <w:tc>
          <w:tcPr>
            <w:tcW w:w="777" w:type="pct"/>
            <w:noWrap/>
          </w:tcPr>
          <w:p w14:paraId="28404268" w14:textId="718731F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Iked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2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0</w:t>
            </w:r>
          </w:p>
        </w:tc>
        <w:tc>
          <w:tcPr>
            <w:tcW w:w="358" w:type="pct"/>
            <w:noWrap/>
          </w:tcPr>
          <w:p w14:paraId="72F90EC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478" w:type="pct"/>
            <w:noWrap/>
          </w:tcPr>
          <w:p w14:paraId="57B8A27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613C7ABA" w14:textId="78599478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>
              <w:rPr>
                <w:rFonts w:ascii="Book Antiqua" w:hAnsi="Book Antiqua"/>
                <w:color w:val="000000"/>
              </w:rPr>
              <w:t xml:space="preserve">1 </w:t>
            </w:r>
            <w:proofErr w:type="spellStart"/>
            <w:r>
              <w:rPr>
                <w:rFonts w:ascii="Book Antiqua" w:hAnsi="Book Antiqua"/>
                <w:color w:val="000000"/>
              </w:rPr>
              <w:t>y</w:t>
            </w:r>
            <w:r w:rsidRPr="003B4AD7">
              <w:rPr>
                <w:rFonts w:ascii="Book Antiqua" w:hAnsi="Book Antiqua"/>
                <w:color w:val="000000"/>
              </w:rPr>
              <w:t>r</w:t>
            </w:r>
            <w:proofErr w:type="spellEnd"/>
          </w:p>
        </w:tc>
        <w:tc>
          <w:tcPr>
            <w:tcW w:w="657" w:type="pct"/>
            <w:noWrap/>
          </w:tcPr>
          <w:p w14:paraId="683D1BD1" w14:textId="1E494FD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598" w:type="pct"/>
            <w:noWrap/>
          </w:tcPr>
          <w:p w14:paraId="0B61107F" w14:textId="749BCEFE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25C29D5F" w14:textId="6011CDD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or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throa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595" w:type="pct"/>
            <w:noWrap/>
          </w:tcPr>
          <w:p w14:paraId="361C190F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28508BB2" w14:textId="77777777" w:rsidTr="00AC1BF0">
        <w:trPr>
          <w:trHeight w:val="290"/>
        </w:trPr>
        <w:tc>
          <w:tcPr>
            <w:tcW w:w="344" w:type="pct"/>
            <w:noWrap/>
          </w:tcPr>
          <w:p w14:paraId="0C19DDBA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3</w:t>
            </w:r>
          </w:p>
        </w:tc>
        <w:tc>
          <w:tcPr>
            <w:tcW w:w="777" w:type="pct"/>
            <w:noWrap/>
          </w:tcPr>
          <w:p w14:paraId="575BD766" w14:textId="5AC01D2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Higash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1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4</w:t>
            </w:r>
          </w:p>
        </w:tc>
        <w:tc>
          <w:tcPr>
            <w:tcW w:w="358" w:type="pct"/>
            <w:noWrap/>
          </w:tcPr>
          <w:p w14:paraId="724F891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478" w:type="pct"/>
            <w:noWrap/>
          </w:tcPr>
          <w:p w14:paraId="704A7B5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746A7F8F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34AC91C1" w14:textId="20C7AA6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598" w:type="pct"/>
            <w:noWrap/>
          </w:tcPr>
          <w:p w14:paraId="5B6055E1" w14:textId="1E4C64C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19CB7E7E" w14:textId="7DDF787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Gener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fatigue</w:t>
            </w:r>
          </w:p>
        </w:tc>
        <w:tc>
          <w:tcPr>
            <w:tcW w:w="595" w:type="pct"/>
            <w:noWrap/>
          </w:tcPr>
          <w:p w14:paraId="2EC074E0" w14:textId="0E0FFB6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ASP</w:t>
            </w:r>
          </w:p>
        </w:tc>
      </w:tr>
      <w:tr w:rsidR="00AC1BF0" w:rsidRPr="003B4AD7" w14:paraId="365D7D8A" w14:textId="77777777" w:rsidTr="00AC1BF0">
        <w:trPr>
          <w:trHeight w:val="290"/>
        </w:trPr>
        <w:tc>
          <w:tcPr>
            <w:tcW w:w="344" w:type="pct"/>
            <w:noWrap/>
          </w:tcPr>
          <w:p w14:paraId="350BE8B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lastRenderedPageBreak/>
              <w:t>14</w:t>
            </w:r>
          </w:p>
        </w:tc>
        <w:tc>
          <w:tcPr>
            <w:tcW w:w="777" w:type="pct"/>
            <w:noWrap/>
          </w:tcPr>
          <w:p w14:paraId="24EC2933" w14:textId="54DA1DAF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Sato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5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05</w:t>
            </w:r>
          </w:p>
        </w:tc>
        <w:tc>
          <w:tcPr>
            <w:tcW w:w="358" w:type="pct"/>
            <w:noWrap/>
          </w:tcPr>
          <w:p w14:paraId="6690D141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33</w:t>
            </w:r>
          </w:p>
        </w:tc>
        <w:tc>
          <w:tcPr>
            <w:tcW w:w="478" w:type="pct"/>
            <w:noWrap/>
          </w:tcPr>
          <w:p w14:paraId="5CB8A65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32D16D5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275D2689" w14:textId="6045877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598" w:type="pct"/>
            <w:noWrap/>
          </w:tcPr>
          <w:p w14:paraId="3B9C0D84" w14:textId="15CD945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6CBF602F" w14:textId="2F1F1109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dysphagia</w:t>
            </w:r>
          </w:p>
        </w:tc>
        <w:tc>
          <w:tcPr>
            <w:tcW w:w="595" w:type="pct"/>
            <w:noWrap/>
          </w:tcPr>
          <w:p w14:paraId="04D9E61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AC1BF0" w:rsidRPr="003B4AD7" w14:paraId="63026A38" w14:textId="77777777" w:rsidTr="00AC1BF0">
        <w:trPr>
          <w:trHeight w:val="290"/>
        </w:trPr>
        <w:tc>
          <w:tcPr>
            <w:tcW w:w="344" w:type="pct"/>
            <w:noWrap/>
          </w:tcPr>
          <w:p w14:paraId="3BA5E7E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5</w:t>
            </w:r>
          </w:p>
        </w:tc>
        <w:tc>
          <w:tcPr>
            <w:tcW w:w="777" w:type="pct"/>
            <w:noWrap/>
          </w:tcPr>
          <w:p w14:paraId="66BE81C6" w14:textId="356D2055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Izaw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39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5</w:t>
            </w:r>
          </w:p>
        </w:tc>
        <w:tc>
          <w:tcPr>
            <w:tcW w:w="358" w:type="pct"/>
            <w:noWrap/>
          </w:tcPr>
          <w:p w14:paraId="5ED68FED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2</w:t>
            </w:r>
          </w:p>
        </w:tc>
        <w:tc>
          <w:tcPr>
            <w:tcW w:w="478" w:type="pct"/>
            <w:noWrap/>
          </w:tcPr>
          <w:p w14:paraId="685C6D5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3CDB47D8" w14:textId="20BD1462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3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noWrap/>
          </w:tcPr>
          <w:p w14:paraId="43600DDF" w14:textId="6C999AF4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unched-ou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598" w:type="pct"/>
            <w:noWrap/>
          </w:tcPr>
          <w:p w14:paraId="57010D23" w14:textId="6459BE2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5E61CB7C" w14:textId="18BB275A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terio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595" w:type="pct"/>
            <w:noWrap/>
          </w:tcPr>
          <w:p w14:paraId="68C830BB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AC1BF0" w:rsidRPr="003B4AD7" w14:paraId="3816DC35" w14:textId="77777777" w:rsidTr="005F45D4">
        <w:trPr>
          <w:trHeight w:val="290"/>
        </w:trPr>
        <w:tc>
          <w:tcPr>
            <w:tcW w:w="344" w:type="pct"/>
            <w:tcBorders>
              <w:bottom w:val="nil"/>
            </w:tcBorders>
            <w:noWrap/>
          </w:tcPr>
          <w:p w14:paraId="6EB1E2F2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6</w:t>
            </w:r>
          </w:p>
        </w:tc>
        <w:tc>
          <w:tcPr>
            <w:tcW w:w="777" w:type="pct"/>
            <w:tcBorders>
              <w:bottom w:val="nil"/>
            </w:tcBorders>
            <w:noWrap/>
          </w:tcPr>
          <w:p w14:paraId="395C60BD" w14:textId="2A73CC40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urok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3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9</w:t>
            </w:r>
          </w:p>
        </w:tc>
        <w:tc>
          <w:tcPr>
            <w:tcW w:w="358" w:type="pct"/>
            <w:tcBorders>
              <w:bottom w:val="nil"/>
            </w:tcBorders>
            <w:noWrap/>
          </w:tcPr>
          <w:p w14:paraId="72DED257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47</w:t>
            </w:r>
          </w:p>
        </w:tc>
        <w:tc>
          <w:tcPr>
            <w:tcW w:w="478" w:type="pct"/>
            <w:tcBorders>
              <w:bottom w:val="nil"/>
            </w:tcBorders>
            <w:noWrap/>
          </w:tcPr>
          <w:p w14:paraId="69384D10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tcBorders>
              <w:bottom w:val="nil"/>
            </w:tcBorders>
            <w:noWrap/>
          </w:tcPr>
          <w:p w14:paraId="2FF14996" w14:textId="7C4A833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/>
                <w:color w:val="000000"/>
              </w:rPr>
              <w:t xml:space="preserve">3 </w:t>
            </w:r>
            <w:proofErr w:type="spellStart"/>
            <w:r>
              <w:rPr>
                <w:rFonts w:ascii="Book Antiqua" w:hAnsi="Book Antiqua"/>
                <w:color w:val="000000"/>
              </w:rPr>
              <w:t>yr</w:t>
            </w:r>
            <w:proofErr w:type="spellEnd"/>
          </w:p>
        </w:tc>
        <w:tc>
          <w:tcPr>
            <w:tcW w:w="657" w:type="pct"/>
            <w:tcBorders>
              <w:bottom w:val="nil"/>
            </w:tcBorders>
            <w:noWrap/>
          </w:tcPr>
          <w:p w14:paraId="56A0D31C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sis</w:t>
            </w:r>
          </w:p>
        </w:tc>
        <w:tc>
          <w:tcPr>
            <w:tcW w:w="598" w:type="pct"/>
            <w:tcBorders>
              <w:bottom w:val="nil"/>
            </w:tcBorders>
            <w:noWrap/>
          </w:tcPr>
          <w:p w14:paraId="72CFCE48" w14:textId="038FD37D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tcBorders>
              <w:bottom w:val="nil"/>
            </w:tcBorders>
            <w:noWrap/>
          </w:tcPr>
          <w:p w14:paraId="29299CB0" w14:textId="04E136D3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Epigastric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595" w:type="pct"/>
            <w:tcBorders>
              <w:bottom w:val="nil"/>
            </w:tcBorders>
            <w:noWrap/>
          </w:tcPr>
          <w:p w14:paraId="3C6CE19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AC1BF0" w:rsidRPr="003B4AD7" w14:paraId="7607B179" w14:textId="77777777" w:rsidTr="005F45D4">
        <w:trPr>
          <w:trHeight w:val="290"/>
        </w:trPr>
        <w:tc>
          <w:tcPr>
            <w:tcW w:w="344" w:type="pct"/>
            <w:tcBorders>
              <w:top w:val="nil"/>
              <w:bottom w:val="nil"/>
            </w:tcBorders>
            <w:noWrap/>
          </w:tcPr>
          <w:p w14:paraId="600AB73E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7</w:t>
            </w:r>
          </w:p>
        </w:tc>
        <w:tc>
          <w:tcPr>
            <w:tcW w:w="777" w:type="pct"/>
            <w:tcBorders>
              <w:top w:val="nil"/>
              <w:bottom w:val="nil"/>
            </w:tcBorders>
          </w:tcPr>
          <w:p w14:paraId="1624A523" w14:textId="333EF1C2" w:rsidR="00AC1BF0" w:rsidRPr="003B4AD7" w:rsidRDefault="005F45D4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Kuroki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43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19</w:t>
            </w:r>
          </w:p>
        </w:tc>
        <w:tc>
          <w:tcPr>
            <w:tcW w:w="358" w:type="pct"/>
            <w:tcBorders>
              <w:top w:val="nil"/>
              <w:bottom w:val="nil"/>
            </w:tcBorders>
            <w:noWrap/>
          </w:tcPr>
          <w:p w14:paraId="24CE2F7A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53</w:t>
            </w:r>
          </w:p>
        </w:tc>
        <w:tc>
          <w:tcPr>
            <w:tcW w:w="478" w:type="pct"/>
            <w:tcBorders>
              <w:top w:val="nil"/>
              <w:bottom w:val="nil"/>
            </w:tcBorders>
            <w:noWrap/>
          </w:tcPr>
          <w:p w14:paraId="15002008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tcBorders>
              <w:top w:val="nil"/>
              <w:bottom w:val="nil"/>
            </w:tcBorders>
            <w:noWrap/>
          </w:tcPr>
          <w:p w14:paraId="40D99C09" w14:textId="56FCB2BB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A</w:t>
            </w:r>
          </w:p>
        </w:tc>
        <w:tc>
          <w:tcPr>
            <w:tcW w:w="657" w:type="pct"/>
            <w:tcBorders>
              <w:top w:val="nil"/>
              <w:bottom w:val="nil"/>
            </w:tcBorders>
            <w:noWrap/>
          </w:tcPr>
          <w:p w14:paraId="7743E9E5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Necrosis</w:t>
            </w:r>
          </w:p>
        </w:tc>
        <w:tc>
          <w:tcPr>
            <w:tcW w:w="598" w:type="pct"/>
            <w:tcBorders>
              <w:top w:val="nil"/>
              <w:bottom w:val="nil"/>
            </w:tcBorders>
            <w:noWrap/>
          </w:tcPr>
          <w:p w14:paraId="0370F43A" w14:textId="0C473B86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nd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ow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tcBorders>
              <w:top w:val="nil"/>
              <w:bottom w:val="nil"/>
            </w:tcBorders>
            <w:noWrap/>
          </w:tcPr>
          <w:p w14:paraId="1F55F644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Hematemesis</w:t>
            </w:r>
          </w:p>
        </w:tc>
        <w:tc>
          <w:tcPr>
            <w:tcW w:w="595" w:type="pct"/>
            <w:tcBorders>
              <w:top w:val="nil"/>
              <w:bottom w:val="nil"/>
            </w:tcBorders>
            <w:noWrap/>
          </w:tcPr>
          <w:p w14:paraId="3FD55416" w14:textId="77777777" w:rsidR="00AC1BF0" w:rsidRPr="003B4AD7" w:rsidRDefault="00AC1BF0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PI</w:t>
            </w:r>
          </w:p>
        </w:tc>
      </w:tr>
      <w:tr w:rsidR="00DE50C8" w:rsidRPr="003B4AD7" w14:paraId="30151E58" w14:textId="77777777" w:rsidTr="005F45D4">
        <w:trPr>
          <w:trHeight w:val="290"/>
        </w:trPr>
        <w:tc>
          <w:tcPr>
            <w:tcW w:w="344" w:type="pct"/>
            <w:tcBorders>
              <w:top w:val="nil"/>
            </w:tcBorders>
            <w:noWrap/>
          </w:tcPr>
          <w:p w14:paraId="203054DD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8</w:t>
            </w:r>
          </w:p>
        </w:tc>
        <w:tc>
          <w:tcPr>
            <w:tcW w:w="777" w:type="pct"/>
            <w:tcBorders>
              <w:top w:val="nil"/>
            </w:tcBorders>
            <w:noWrap/>
          </w:tcPr>
          <w:p w14:paraId="793456F5" w14:textId="7D97038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Tominag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24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20</w:t>
            </w:r>
          </w:p>
        </w:tc>
        <w:tc>
          <w:tcPr>
            <w:tcW w:w="358" w:type="pct"/>
            <w:tcBorders>
              <w:top w:val="nil"/>
            </w:tcBorders>
            <w:noWrap/>
          </w:tcPr>
          <w:p w14:paraId="53207861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6</w:t>
            </w:r>
          </w:p>
        </w:tc>
        <w:tc>
          <w:tcPr>
            <w:tcW w:w="478" w:type="pct"/>
            <w:tcBorders>
              <w:top w:val="nil"/>
            </w:tcBorders>
            <w:noWrap/>
          </w:tcPr>
          <w:p w14:paraId="1FB7036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tcBorders>
              <w:top w:val="nil"/>
            </w:tcBorders>
            <w:noWrap/>
          </w:tcPr>
          <w:p w14:paraId="4B0A119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tcBorders>
              <w:top w:val="nil"/>
            </w:tcBorders>
            <w:noWrap/>
          </w:tcPr>
          <w:p w14:paraId="5C515D70" w14:textId="688DB6E2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A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with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aphthae</w:t>
            </w:r>
          </w:p>
        </w:tc>
        <w:tc>
          <w:tcPr>
            <w:tcW w:w="598" w:type="pct"/>
            <w:tcBorders>
              <w:top w:val="nil"/>
            </w:tcBorders>
            <w:noWrap/>
          </w:tcPr>
          <w:p w14:paraId="387A8980" w14:textId="70E8CBA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idd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tcBorders>
              <w:top w:val="nil"/>
            </w:tcBorders>
            <w:noWrap/>
          </w:tcPr>
          <w:p w14:paraId="4FF9B7FC" w14:textId="3957BCD9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</w:p>
        </w:tc>
        <w:tc>
          <w:tcPr>
            <w:tcW w:w="595" w:type="pct"/>
            <w:tcBorders>
              <w:top w:val="nil"/>
            </w:tcBorders>
            <w:noWrap/>
          </w:tcPr>
          <w:p w14:paraId="3A14192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17831A61" w14:textId="77777777" w:rsidTr="00AC1BF0">
        <w:trPr>
          <w:trHeight w:val="290"/>
        </w:trPr>
        <w:tc>
          <w:tcPr>
            <w:tcW w:w="344" w:type="pct"/>
            <w:noWrap/>
          </w:tcPr>
          <w:p w14:paraId="3539EC83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777" w:type="pct"/>
          </w:tcPr>
          <w:p w14:paraId="0A332F91" w14:textId="4601E0A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Tominaga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>
              <w:rPr>
                <w:rFonts w:ascii="Book Antiqua" w:hAnsi="Book Antiqua"/>
                <w:i/>
                <w:color w:val="000000"/>
                <w:lang w:eastAsia="zh-CN"/>
              </w:rPr>
              <w:t>et al</w:t>
            </w:r>
            <w:r w:rsidRPr="003B4AD7">
              <w:rPr>
                <w:rFonts w:ascii="Book Antiqua" w:hAnsi="Book Antiqua"/>
                <w:color w:val="000000"/>
                <w:vertAlign w:val="superscript"/>
              </w:rPr>
              <w:t>[24]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,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>
              <w:rPr>
                <w:rFonts w:ascii="Book Antiqua" w:hAnsi="Book Antiqua" w:hint="eastAsia"/>
                <w:color w:val="000000"/>
                <w:lang w:eastAsia="zh-CN"/>
              </w:rPr>
              <w:t>2020</w:t>
            </w:r>
          </w:p>
        </w:tc>
        <w:tc>
          <w:tcPr>
            <w:tcW w:w="358" w:type="pct"/>
            <w:noWrap/>
          </w:tcPr>
          <w:p w14:paraId="6E27D9B8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19</w:t>
            </w:r>
          </w:p>
        </w:tc>
        <w:tc>
          <w:tcPr>
            <w:tcW w:w="478" w:type="pct"/>
            <w:noWrap/>
          </w:tcPr>
          <w:p w14:paraId="09D85B76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F</w:t>
            </w:r>
          </w:p>
        </w:tc>
        <w:tc>
          <w:tcPr>
            <w:tcW w:w="537" w:type="pct"/>
            <w:noWrap/>
          </w:tcPr>
          <w:p w14:paraId="4C397BD5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657" w:type="pct"/>
            <w:noWrap/>
          </w:tcPr>
          <w:p w14:paraId="54507C89" w14:textId="16CFD1AA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Longitudin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lastRenderedPageBreak/>
              <w:t>esophageal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</w:t>
            </w:r>
          </w:p>
        </w:tc>
        <w:tc>
          <w:tcPr>
            <w:tcW w:w="598" w:type="pct"/>
            <w:noWrap/>
          </w:tcPr>
          <w:p w14:paraId="2EC66BA9" w14:textId="679047A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lastRenderedPageBreak/>
              <w:t>Low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esophagus</w:t>
            </w:r>
          </w:p>
        </w:tc>
        <w:tc>
          <w:tcPr>
            <w:tcW w:w="656" w:type="pct"/>
            <w:noWrap/>
          </w:tcPr>
          <w:p w14:paraId="0D1D0EB6" w14:textId="5D216C04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Chest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pai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on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wallowing</w:t>
            </w:r>
          </w:p>
        </w:tc>
        <w:tc>
          <w:tcPr>
            <w:tcW w:w="595" w:type="pct"/>
            <w:noWrap/>
          </w:tcPr>
          <w:p w14:paraId="2ECA073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PSL</w:t>
            </w:r>
          </w:p>
        </w:tc>
      </w:tr>
      <w:tr w:rsidR="00DE50C8" w:rsidRPr="003B4AD7" w14:paraId="3E5B22F5" w14:textId="77777777" w:rsidTr="00AC1BF0">
        <w:trPr>
          <w:trHeight w:val="300"/>
        </w:trPr>
        <w:tc>
          <w:tcPr>
            <w:tcW w:w="344" w:type="pct"/>
            <w:noWrap/>
          </w:tcPr>
          <w:p w14:paraId="1B97AF77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0</w:t>
            </w:r>
          </w:p>
        </w:tc>
        <w:tc>
          <w:tcPr>
            <w:tcW w:w="777" w:type="pct"/>
            <w:noWrap/>
          </w:tcPr>
          <w:p w14:paraId="253332DC" w14:textId="31D89C9B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>
              <w:rPr>
                <w:rFonts w:ascii="Book Antiqua" w:hAnsi="Book Antiqua" w:hint="eastAsia"/>
                <w:color w:val="000000"/>
                <w:lang w:eastAsia="zh-CN"/>
              </w:rPr>
              <w:t>O</w:t>
            </w:r>
            <w:r>
              <w:rPr>
                <w:rFonts w:ascii="Book Antiqua" w:hAnsi="Book Antiqua"/>
                <w:color w:val="000000"/>
                <w:lang w:eastAsia="zh-CN"/>
              </w:rPr>
              <w:t>urs</w:t>
            </w:r>
          </w:p>
        </w:tc>
        <w:tc>
          <w:tcPr>
            <w:tcW w:w="358" w:type="pct"/>
            <w:noWrap/>
          </w:tcPr>
          <w:p w14:paraId="1672BF34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24</w:t>
            </w:r>
          </w:p>
        </w:tc>
        <w:tc>
          <w:tcPr>
            <w:tcW w:w="478" w:type="pct"/>
            <w:noWrap/>
          </w:tcPr>
          <w:p w14:paraId="4B1DFCCA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</w:t>
            </w:r>
          </w:p>
        </w:tc>
        <w:tc>
          <w:tcPr>
            <w:tcW w:w="537" w:type="pct"/>
            <w:noWrap/>
          </w:tcPr>
          <w:p w14:paraId="5877B57C" w14:textId="529B6D2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>
              <w:rPr>
                <w:rFonts w:ascii="Book Antiqua" w:hAnsi="Book Antiqua"/>
                <w:color w:val="000000"/>
              </w:rPr>
              <w:t xml:space="preserve">1 </w:t>
            </w:r>
            <w:proofErr w:type="spellStart"/>
            <w:r>
              <w:rPr>
                <w:rFonts w:ascii="Book Antiqua" w:hAnsi="Book Antiqua"/>
                <w:color w:val="000000"/>
              </w:rPr>
              <w:t>y</w:t>
            </w:r>
            <w:r w:rsidRPr="003B4AD7">
              <w:rPr>
                <w:rFonts w:ascii="Book Antiqua" w:hAnsi="Book Antiqua"/>
                <w:color w:val="000000"/>
              </w:rPr>
              <w:t>r</w:t>
            </w:r>
            <w:proofErr w:type="spellEnd"/>
          </w:p>
        </w:tc>
        <w:tc>
          <w:tcPr>
            <w:tcW w:w="657" w:type="pct"/>
            <w:noWrap/>
          </w:tcPr>
          <w:p w14:paraId="037A49AA" w14:textId="7072F343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ulcerativ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esions</w:t>
            </w:r>
          </w:p>
        </w:tc>
        <w:tc>
          <w:tcPr>
            <w:tcW w:w="598" w:type="pct"/>
            <w:noWrap/>
          </w:tcPr>
          <w:p w14:paraId="0568BCA7" w14:textId="53450C00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Multiple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lesions</w:t>
            </w:r>
          </w:p>
        </w:tc>
        <w:tc>
          <w:tcPr>
            <w:tcW w:w="656" w:type="pct"/>
            <w:noWrap/>
          </w:tcPr>
          <w:p w14:paraId="1E1A077F" w14:textId="5DFCA2ED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Burning</w:t>
            </w:r>
            <w:r>
              <w:rPr>
                <w:rFonts w:ascii="Book Antiqua" w:hAnsi="Book Antiqua"/>
                <w:color w:val="000000"/>
              </w:rPr>
              <w:t xml:space="preserve"> </w:t>
            </w:r>
            <w:r w:rsidRPr="003B4AD7">
              <w:rPr>
                <w:rFonts w:ascii="Book Antiqua" w:hAnsi="Book Antiqua"/>
                <w:color w:val="000000"/>
              </w:rPr>
              <w:t>sensation</w:t>
            </w:r>
          </w:p>
        </w:tc>
        <w:tc>
          <w:tcPr>
            <w:tcW w:w="595" w:type="pct"/>
            <w:noWrap/>
          </w:tcPr>
          <w:p w14:paraId="679E48C9" w14:textId="77777777" w:rsidR="00DE50C8" w:rsidRPr="003B4AD7" w:rsidRDefault="00DE50C8" w:rsidP="00AB058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</w:rPr>
            </w:pPr>
            <w:r w:rsidRPr="003B4AD7">
              <w:rPr>
                <w:rFonts w:ascii="Book Antiqua" w:hAnsi="Book Antiqua"/>
                <w:color w:val="000000"/>
              </w:rPr>
              <w:t>Remicade</w:t>
            </w:r>
          </w:p>
        </w:tc>
      </w:tr>
    </w:tbl>
    <w:p w14:paraId="4958E5F9" w14:textId="130236CB" w:rsidR="003B4AD7" w:rsidRPr="00BB4038" w:rsidRDefault="008B14F5" w:rsidP="003B4AD7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color w:val="000000"/>
        </w:rPr>
        <w:t>UC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U</w:t>
      </w:r>
      <w:r>
        <w:rPr>
          <w:rFonts w:ascii="Book Antiqua" w:hAnsi="Book Antiqua"/>
          <w:color w:val="000000"/>
        </w:rPr>
        <w:t>lcerative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colitis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NA:</w:t>
      </w:r>
      <w:r w:rsidR="002C0363">
        <w:rPr>
          <w:rFonts w:ascii="Book Antiqua" w:hAnsi="Book Antiqua"/>
          <w:color w:val="000000"/>
        </w:rPr>
        <w:t xml:space="preserve"> N</w:t>
      </w:r>
      <w:r>
        <w:rPr>
          <w:rFonts w:ascii="Book Antiqua" w:hAnsi="Book Antiqua"/>
          <w:color w:val="000000"/>
        </w:rPr>
        <w:t>ot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available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PSL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P</w:t>
      </w:r>
      <w:r>
        <w:rPr>
          <w:rFonts w:ascii="Book Antiqua" w:hAnsi="Book Antiqua"/>
          <w:color w:val="000000"/>
        </w:rPr>
        <w:t>rednisolone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SASP:</w:t>
      </w:r>
      <w:r w:rsidR="002C0363">
        <w:rPr>
          <w:rFonts w:ascii="Book Antiqua" w:hAnsi="Book Antiqua"/>
          <w:color w:val="000000"/>
        </w:rPr>
        <w:t xml:space="preserve"> </w:t>
      </w:r>
      <w:proofErr w:type="spellStart"/>
      <w:r>
        <w:rPr>
          <w:rFonts w:ascii="Book Antiqua" w:hAnsi="Book Antiqua" w:hint="eastAsia"/>
          <w:color w:val="000000"/>
          <w:lang w:eastAsia="zh-CN"/>
        </w:rPr>
        <w:t>S</w:t>
      </w:r>
      <w:r w:rsidR="003B4AD7" w:rsidRPr="00BB4038">
        <w:rPr>
          <w:rFonts w:ascii="Book Antiqua" w:hAnsi="Book Antiqua"/>
          <w:color w:val="000000"/>
        </w:rPr>
        <w:t>alazosulfapyridine</w:t>
      </w:r>
      <w:proofErr w:type="spellEnd"/>
      <w:r w:rsidR="003B4AD7" w:rsidRPr="00BB4038">
        <w:rPr>
          <w:rFonts w:ascii="Book Antiqua" w:hAnsi="Book Antiqua"/>
          <w:color w:val="000000"/>
        </w:rPr>
        <w:t>;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5-AS</w:t>
      </w:r>
      <w:r>
        <w:rPr>
          <w:rFonts w:ascii="Book Antiqua" w:hAnsi="Book Antiqua"/>
          <w:color w:val="000000"/>
        </w:rPr>
        <w:t>A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5-aminosalicylic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acid;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color w:val="000000"/>
        </w:rPr>
        <w:t>PPI:</w:t>
      </w:r>
      <w:r w:rsidR="002C0363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 w:hint="eastAsia"/>
          <w:color w:val="000000"/>
          <w:lang w:eastAsia="zh-CN"/>
        </w:rPr>
        <w:t>P</w:t>
      </w:r>
      <w:r w:rsidR="003B4AD7" w:rsidRPr="00BB4038">
        <w:rPr>
          <w:rFonts w:ascii="Book Antiqua" w:hAnsi="Book Antiqua"/>
          <w:color w:val="000000"/>
        </w:rPr>
        <w:t>roton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pump</w:t>
      </w:r>
      <w:r w:rsidR="002C0363">
        <w:rPr>
          <w:rFonts w:ascii="Book Antiqua" w:hAnsi="Book Antiqua"/>
          <w:color w:val="000000"/>
        </w:rPr>
        <w:t xml:space="preserve"> </w:t>
      </w:r>
      <w:r w:rsidR="003B4AD7" w:rsidRPr="00BB4038">
        <w:rPr>
          <w:rFonts w:ascii="Book Antiqua" w:hAnsi="Book Antiqua"/>
          <w:color w:val="000000"/>
        </w:rPr>
        <w:t>inhibitor</w:t>
      </w:r>
      <w:r>
        <w:rPr>
          <w:rFonts w:ascii="Book Antiqua" w:hAnsi="Book Antiqua" w:hint="eastAsia"/>
          <w:color w:val="000000"/>
          <w:lang w:eastAsia="zh-CN"/>
        </w:rPr>
        <w:t>.</w:t>
      </w:r>
    </w:p>
    <w:p w14:paraId="727B5A8B" w14:textId="77777777" w:rsidR="006E37ED" w:rsidRPr="006E37ED" w:rsidRDefault="006E37ED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sectPr w:rsidR="006E37ED" w:rsidRPr="006E37ED" w:rsidSect="003B4AD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94303A" w14:textId="77777777" w:rsidR="00B229B2" w:rsidRDefault="00B229B2" w:rsidP="001B310C">
      <w:r>
        <w:separator/>
      </w:r>
    </w:p>
  </w:endnote>
  <w:endnote w:type="continuationSeparator" w:id="0">
    <w:p w14:paraId="26F2D4BA" w14:textId="77777777" w:rsidR="00B229B2" w:rsidRDefault="00B229B2" w:rsidP="001B31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02251856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81CE413" w14:textId="77777777" w:rsidR="003B3E92" w:rsidRDefault="003B3E92">
            <w:pPr>
              <w:pStyle w:val="a4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F4E37">
              <w:rPr>
                <w:b/>
                <w:bCs/>
                <w:noProof/>
              </w:rPr>
              <w:t>3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F4E37">
              <w:rPr>
                <w:b/>
                <w:bCs/>
                <w:noProof/>
              </w:rPr>
              <w:t>4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76676DC" w14:textId="77777777" w:rsidR="003B3E92" w:rsidRDefault="003B3E9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040732" w14:textId="77777777" w:rsidR="00B229B2" w:rsidRDefault="00B229B2" w:rsidP="001B310C">
      <w:r>
        <w:separator/>
      </w:r>
    </w:p>
  </w:footnote>
  <w:footnote w:type="continuationSeparator" w:id="0">
    <w:p w14:paraId="7BECC504" w14:textId="77777777" w:rsidR="00B229B2" w:rsidRDefault="00B229B2" w:rsidP="001B310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7B3E"/>
    <w:rsid w:val="000372CD"/>
    <w:rsid w:val="00053F99"/>
    <w:rsid w:val="000700FD"/>
    <w:rsid w:val="00085453"/>
    <w:rsid w:val="000B212C"/>
    <w:rsid w:val="000D4ED9"/>
    <w:rsid w:val="000D5C8C"/>
    <w:rsid w:val="000F1DAE"/>
    <w:rsid w:val="000F33D8"/>
    <w:rsid w:val="00102970"/>
    <w:rsid w:val="001072A1"/>
    <w:rsid w:val="0014035A"/>
    <w:rsid w:val="00143DB3"/>
    <w:rsid w:val="0017438D"/>
    <w:rsid w:val="00192280"/>
    <w:rsid w:val="00193995"/>
    <w:rsid w:val="00196506"/>
    <w:rsid w:val="001B310C"/>
    <w:rsid w:val="001B56DE"/>
    <w:rsid w:val="001D6B6F"/>
    <w:rsid w:val="00245C5E"/>
    <w:rsid w:val="00263126"/>
    <w:rsid w:val="002654A0"/>
    <w:rsid w:val="00270C31"/>
    <w:rsid w:val="00280FD8"/>
    <w:rsid w:val="00284CF3"/>
    <w:rsid w:val="00286BD3"/>
    <w:rsid w:val="00297F04"/>
    <w:rsid w:val="002A1327"/>
    <w:rsid w:val="002A28CB"/>
    <w:rsid w:val="002C0363"/>
    <w:rsid w:val="002D7F24"/>
    <w:rsid w:val="00332818"/>
    <w:rsid w:val="00345C93"/>
    <w:rsid w:val="003728D2"/>
    <w:rsid w:val="00377813"/>
    <w:rsid w:val="0039652A"/>
    <w:rsid w:val="003A2C40"/>
    <w:rsid w:val="003A3681"/>
    <w:rsid w:val="003B3E92"/>
    <w:rsid w:val="003B4AD7"/>
    <w:rsid w:val="003C5ACC"/>
    <w:rsid w:val="003E6DB1"/>
    <w:rsid w:val="003F0373"/>
    <w:rsid w:val="00440485"/>
    <w:rsid w:val="00455CF0"/>
    <w:rsid w:val="00461540"/>
    <w:rsid w:val="00466327"/>
    <w:rsid w:val="00482F8E"/>
    <w:rsid w:val="00497B5D"/>
    <w:rsid w:val="004E2573"/>
    <w:rsid w:val="004F0541"/>
    <w:rsid w:val="005014E2"/>
    <w:rsid w:val="005057D0"/>
    <w:rsid w:val="00505FA9"/>
    <w:rsid w:val="005B39AA"/>
    <w:rsid w:val="005D5684"/>
    <w:rsid w:val="005F45D4"/>
    <w:rsid w:val="00606218"/>
    <w:rsid w:val="006227FC"/>
    <w:rsid w:val="006531A8"/>
    <w:rsid w:val="00656CCD"/>
    <w:rsid w:val="00690E8E"/>
    <w:rsid w:val="00691B24"/>
    <w:rsid w:val="006A0307"/>
    <w:rsid w:val="006A6250"/>
    <w:rsid w:val="006B1ABE"/>
    <w:rsid w:val="006B2BE6"/>
    <w:rsid w:val="006C4BC4"/>
    <w:rsid w:val="006E37ED"/>
    <w:rsid w:val="007040EE"/>
    <w:rsid w:val="00705616"/>
    <w:rsid w:val="00715A36"/>
    <w:rsid w:val="00721470"/>
    <w:rsid w:val="00756E8E"/>
    <w:rsid w:val="00762925"/>
    <w:rsid w:val="00784DDB"/>
    <w:rsid w:val="00796CE8"/>
    <w:rsid w:val="007C6125"/>
    <w:rsid w:val="007D4674"/>
    <w:rsid w:val="00815FAB"/>
    <w:rsid w:val="008337D8"/>
    <w:rsid w:val="0084567E"/>
    <w:rsid w:val="008B08DC"/>
    <w:rsid w:val="008B14F5"/>
    <w:rsid w:val="008D16DE"/>
    <w:rsid w:val="008D48FF"/>
    <w:rsid w:val="00901EC5"/>
    <w:rsid w:val="00920EF6"/>
    <w:rsid w:val="00932070"/>
    <w:rsid w:val="00955EBC"/>
    <w:rsid w:val="00971914"/>
    <w:rsid w:val="00971EB4"/>
    <w:rsid w:val="00972DB6"/>
    <w:rsid w:val="00981027"/>
    <w:rsid w:val="00995224"/>
    <w:rsid w:val="009A0D8E"/>
    <w:rsid w:val="00A45D04"/>
    <w:rsid w:val="00A51635"/>
    <w:rsid w:val="00A77B3E"/>
    <w:rsid w:val="00AA0F15"/>
    <w:rsid w:val="00AB058B"/>
    <w:rsid w:val="00AB464A"/>
    <w:rsid w:val="00AC07DC"/>
    <w:rsid w:val="00AC0DF9"/>
    <w:rsid w:val="00AC1BF0"/>
    <w:rsid w:val="00AC3011"/>
    <w:rsid w:val="00B1771D"/>
    <w:rsid w:val="00B229B2"/>
    <w:rsid w:val="00B2516C"/>
    <w:rsid w:val="00B26D23"/>
    <w:rsid w:val="00B518F4"/>
    <w:rsid w:val="00B710AF"/>
    <w:rsid w:val="00B878A3"/>
    <w:rsid w:val="00BA3754"/>
    <w:rsid w:val="00BF3BED"/>
    <w:rsid w:val="00C35B26"/>
    <w:rsid w:val="00C55122"/>
    <w:rsid w:val="00C55C1B"/>
    <w:rsid w:val="00C72FB8"/>
    <w:rsid w:val="00C85502"/>
    <w:rsid w:val="00C96879"/>
    <w:rsid w:val="00CA2A55"/>
    <w:rsid w:val="00D44F63"/>
    <w:rsid w:val="00D5394F"/>
    <w:rsid w:val="00D668D6"/>
    <w:rsid w:val="00DC2BA4"/>
    <w:rsid w:val="00DE50C8"/>
    <w:rsid w:val="00DE62AD"/>
    <w:rsid w:val="00DF4160"/>
    <w:rsid w:val="00DF4E37"/>
    <w:rsid w:val="00E00C89"/>
    <w:rsid w:val="00E04B71"/>
    <w:rsid w:val="00E26643"/>
    <w:rsid w:val="00E351D2"/>
    <w:rsid w:val="00E52342"/>
    <w:rsid w:val="00E654CC"/>
    <w:rsid w:val="00E704EB"/>
    <w:rsid w:val="00EB1290"/>
    <w:rsid w:val="00EC6EFA"/>
    <w:rsid w:val="00EE01EC"/>
    <w:rsid w:val="00F1158E"/>
    <w:rsid w:val="00F444C6"/>
    <w:rsid w:val="00F810E2"/>
    <w:rsid w:val="00F8745E"/>
    <w:rsid w:val="00FD6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4CC6798"/>
  <w15:docId w15:val="{41EEAE9E-D8B5-4CB7-832F-004D342752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90E8E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">
    <w:name w:val="页眉 Char"/>
    <w:basedOn w:val="a0"/>
    <w:link w:val="a3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styleId="a4">
    <w:name w:val="footer"/>
    <w:basedOn w:val="a"/>
    <w:link w:val="Char0"/>
    <w:uiPriority w:val="99"/>
    <w:unhideWhenUsed/>
    <w:rsid w:val="00690E8E"/>
    <w:pPr>
      <w:widowControl w:val="0"/>
      <w:tabs>
        <w:tab w:val="center" w:pos="4153"/>
        <w:tab w:val="right" w:pos="8306"/>
      </w:tabs>
      <w:snapToGrid w:val="0"/>
    </w:pPr>
    <w:rPr>
      <w:rFonts w:ascii="Calibri" w:eastAsia="宋体" w:hAnsi="Calibri"/>
      <w:sz w:val="18"/>
      <w:szCs w:val="18"/>
      <w:lang w:val="x-none" w:eastAsia="x-none"/>
    </w:rPr>
  </w:style>
  <w:style w:type="character" w:customStyle="1" w:styleId="Char0">
    <w:name w:val="页脚 Char"/>
    <w:basedOn w:val="a0"/>
    <w:link w:val="a4"/>
    <w:uiPriority w:val="99"/>
    <w:rsid w:val="00690E8E"/>
    <w:rPr>
      <w:rFonts w:ascii="Calibri" w:eastAsia="宋体" w:hAnsi="Calibri"/>
      <w:sz w:val="18"/>
      <w:szCs w:val="18"/>
      <w:lang w:val="x-none" w:eastAsia="x-none"/>
    </w:rPr>
  </w:style>
  <w:style w:type="paragraph" w:customStyle="1" w:styleId="EndNoteBibliographyTitle">
    <w:name w:val="EndNote Bibliography Title"/>
    <w:basedOn w:val="a"/>
    <w:link w:val="EndNoteBibliographyTitleChar"/>
    <w:rsid w:val="00690E8E"/>
    <w:pPr>
      <w:widowControl w:val="0"/>
      <w:jc w:val="center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paragraph" w:customStyle="1" w:styleId="EndNoteBibliography">
    <w:name w:val="EndNote Bibliography"/>
    <w:basedOn w:val="a"/>
    <w:link w:val="EndNoteBibliographyChar"/>
    <w:rsid w:val="00690E8E"/>
    <w:pPr>
      <w:widowControl w:val="0"/>
      <w:jc w:val="both"/>
    </w:pPr>
    <w:rPr>
      <w:rFonts w:ascii="Calibri" w:eastAsia="宋体" w:hAnsi="Calibri" w:cs="Calibri"/>
      <w:noProof/>
      <w:kern w:val="2"/>
      <w:sz w:val="20"/>
      <w:szCs w:val="22"/>
      <w:lang w:val="x-none" w:eastAsia="x-none"/>
    </w:rPr>
  </w:style>
  <w:style w:type="character" w:customStyle="1" w:styleId="EndNoteBibliographyChar">
    <w:name w:val="EndNote Bibliography Char"/>
    <w:link w:val="EndNoteBibliography"/>
    <w:rsid w:val="00690E8E"/>
    <w:rPr>
      <w:rFonts w:ascii="Calibri" w:eastAsia="宋体" w:hAnsi="Calibri" w:cs="Calibri"/>
      <w:noProof/>
      <w:kern w:val="2"/>
      <w:szCs w:val="22"/>
      <w:lang w:val="x-none" w:eastAsia="x-none"/>
    </w:rPr>
  </w:style>
  <w:style w:type="character" w:styleId="a5">
    <w:name w:val="Hyperlink"/>
    <w:uiPriority w:val="99"/>
    <w:unhideWhenUsed/>
    <w:rsid w:val="00690E8E"/>
    <w:rPr>
      <w:color w:val="0000FF"/>
      <w:u w:val="single"/>
    </w:rPr>
  </w:style>
  <w:style w:type="paragraph" w:styleId="a6">
    <w:name w:val="Balloon Text"/>
    <w:basedOn w:val="a"/>
    <w:link w:val="Char1"/>
    <w:uiPriority w:val="99"/>
    <w:unhideWhenUsed/>
    <w:rsid w:val="00690E8E"/>
    <w:pPr>
      <w:widowControl w:val="0"/>
      <w:jc w:val="both"/>
    </w:pPr>
    <w:rPr>
      <w:rFonts w:ascii="Calibri" w:eastAsia="宋体" w:hAnsi="Calibri"/>
      <w:kern w:val="2"/>
      <w:sz w:val="18"/>
      <w:szCs w:val="18"/>
      <w:lang w:eastAsia="zh-CN"/>
    </w:rPr>
  </w:style>
  <w:style w:type="character" w:customStyle="1" w:styleId="Char1">
    <w:name w:val="批注框文本 Char"/>
    <w:basedOn w:val="a0"/>
    <w:link w:val="a6"/>
    <w:uiPriority w:val="99"/>
    <w:rsid w:val="00690E8E"/>
    <w:rPr>
      <w:rFonts w:ascii="Calibri" w:eastAsia="宋体" w:hAnsi="Calibri"/>
      <w:kern w:val="2"/>
      <w:sz w:val="18"/>
      <w:szCs w:val="18"/>
      <w:lang w:eastAsia="zh-CN"/>
    </w:rPr>
  </w:style>
  <w:style w:type="character" w:styleId="a7">
    <w:name w:val="FollowedHyperlink"/>
    <w:basedOn w:val="a0"/>
    <w:uiPriority w:val="99"/>
    <w:unhideWhenUsed/>
    <w:rsid w:val="00690E8E"/>
    <w:rPr>
      <w:color w:val="800080" w:themeColor="followedHyperlink"/>
      <w:u w:val="single"/>
    </w:rPr>
  </w:style>
  <w:style w:type="paragraph" w:styleId="a8">
    <w:name w:val="Normal (Web)"/>
    <w:basedOn w:val="a"/>
    <w:uiPriority w:val="99"/>
    <w:unhideWhenUsed/>
    <w:rsid w:val="00BA3754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353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61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5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299177">
                  <w:marLeft w:val="-75"/>
                  <w:marRight w:val="-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759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0483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18959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766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9565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73073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0967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809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24286">
                  <w:marLeft w:val="-75"/>
                  <w:marRight w:val="-7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2</Pages>
  <Words>57423</Words>
  <Characters>59147</Characters>
  <Application>Microsoft Office Word</Application>
  <DocSecurity>0</DocSecurity>
  <Lines>2039</Lines>
  <Paragraphs>13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2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pril</dc:creator>
  <cp:lastModifiedBy>ibm</cp:lastModifiedBy>
  <cp:revision>3</cp:revision>
  <dcterms:created xsi:type="dcterms:W3CDTF">2021-05-03T14:08:00Z</dcterms:created>
  <dcterms:modified xsi:type="dcterms:W3CDTF">2021-05-03T14:15:00Z</dcterms:modified>
</cp:coreProperties>
</file>